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29845" w14:textId="77777777" w:rsidR="00627D30" w:rsidRDefault="00627D30" w:rsidP="00627D30">
      <w:pPr>
        <w:pStyle w:val="BodyA"/>
        <w:spacing w:line="360" w:lineRule="auto"/>
        <w:rPr>
          <w:rFonts w:ascii="Times New Roman" w:eastAsia="Times New Roman" w:hAnsi="Times New Roman"/>
          <w:sz w:val="28"/>
          <w:szCs w:val="28"/>
        </w:rPr>
      </w:pPr>
    </w:p>
    <w:p w14:paraId="2CF859EC" w14:textId="77777777" w:rsidR="00627D30" w:rsidRDefault="00627D30" w:rsidP="00627D30">
      <w:pPr>
        <w:pStyle w:val="BodyA"/>
        <w:spacing w:line="360" w:lineRule="auto"/>
        <w:rPr>
          <w:rFonts w:ascii="Times New Roman" w:eastAsia="Times New Roman" w:hAnsi="Times New Roman"/>
          <w:sz w:val="28"/>
          <w:szCs w:val="28"/>
        </w:rPr>
      </w:pPr>
    </w:p>
    <w:p w14:paraId="4E9E77D1" w14:textId="77777777" w:rsidR="00627D30" w:rsidRDefault="00627D30" w:rsidP="00627D30">
      <w:pPr>
        <w:pStyle w:val="BodyA"/>
        <w:spacing w:line="360" w:lineRule="auto"/>
        <w:rPr>
          <w:rFonts w:ascii="Times New Roman" w:eastAsia="Times New Roman" w:hAnsi="Times New Roman"/>
          <w:sz w:val="28"/>
          <w:szCs w:val="28"/>
        </w:rPr>
      </w:pPr>
    </w:p>
    <w:p w14:paraId="306778E6" w14:textId="77777777" w:rsidR="00627D30" w:rsidRDefault="00627D30" w:rsidP="00627D30">
      <w:pPr>
        <w:pStyle w:val="BodyA"/>
        <w:spacing w:line="360" w:lineRule="auto"/>
        <w:rPr>
          <w:rFonts w:ascii="Times New Roman" w:eastAsia="Times New Roman" w:hAnsi="Times New Roman"/>
          <w:sz w:val="28"/>
          <w:szCs w:val="28"/>
        </w:rPr>
      </w:pPr>
    </w:p>
    <w:p w14:paraId="0C95DF95" w14:textId="77777777" w:rsidR="00627D30" w:rsidRDefault="00627D30" w:rsidP="00627D30">
      <w:pPr>
        <w:pStyle w:val="BodyA"/>
        <w:spacing w:line="360" w:lineRule="auto"/>
        <w:rPr>
          <w:rFonts w:ascii="Times New Roman" w:eastAsia="Times New Roman" w:hAnsi="Times New Roman"/>
          <w:sz w:val="28"/>
          <w:szCs w:val="28"/>
        </w:rPr>
      </w:pPr>
    </w:p>
    <w:p w14:paraId="6CAF0A4D" w14:textId="77777777" w:rsidR="00627D30" w:rsidRDefault="00627D30" w:rsidP="00627D30">
      <w:pPr>
        <w:pStyle w:val="BodyA"/>
        <w:spacing w:line="360" w:lineRule="auto"/>
        <w:jc w:val="center"/>
        <w:rPr>
          <w:rFonts w:ascii="Times New Roman" w:eastAsia="Times New Roman" w:hAnsi="Times New Roman"/>
          <w:b/>
          <w:bCs/>
          <w:sz w:val="28"/>
          <w:szCs w:val="28"/>
        </w:rPr>
      </w:pPr>
    </w:p>
    <w:p w14:paraId="122B2E80" w14:textId="77777777" w:rsidR="00627D30" w:rsidRDefault="00627D30" w:rsidP="00627D30">
      <w:pPr>
        <w:pStyle w:val="BodyA"/>
        <w:spacing w:line="360" w:lineRule="auto"/>
        <w:jc w:val="center"/>
        <w:rPr>
          <w:b/>
          <w:bCs/>
          <w:sz w:val="36"/>
          <w:szCs w:val="36"/>
        </w:rPr>
      </w:pPr>
      <w:r>
        <w:rPr>
          <w:rFonts w:ascii="Times New Roman"/>
          <w:b/>
          <w:bCs/>
          <w:sz w:val="36"/>
          <w:szCs w:val="36"/>
        </w:rPr>
        <w:t>Application Of Neural Networks To Robot Animals</w:t>
      </w:r>
    </w:p>
    <w:p w14:paraId="1DA3A82A" w14:textId="77777777" w:rsidR="00627D30" w:rsidRDefault="00627D30" w:rsidP="00627D30">
      <w:pPr>
        <w:pStyle w:val="BodyA"/>
        <w:spacing w:line="360" w:lineRule="auto"/>
        <w:jc w:val="center"/>
        <w:rPr>
          <w:b/>
          <w:bCs/>
          <w:sz w:val="36"/>
          <w:szCs w:val="36"/>
        </w:rPr>
      </w:pPr>
      <w:r>
        <w:rPr>
          <w:rFonts w:ascii="Times New Roman"/>
          <w:b/>
          <w:bCs/>
          <w:sz w:val="36"/>
          <w:szCs w:val="36"/>
        </w:rPr>
        <w:t>Final Project CS547</w:t>
      </w:r>
    </w:p>
    <w:p w14:paraId="2A77078F" w14:textId="77777777" w:rsidR="00627D30" w:rsidRDefault="00627D30" w:rsidP="00627D30">
      <w:pPr>
        <w:pStyle w:val="BodyA"/>
        <w:spacing w:line="360" w:lineRule="auto"/>
        <w:jc w:val="center"/>
        <w:rPr>
          <w:rFonts w:ascii="Times New Roman" w:eastAsia="Times New Roman" w:hAnsi="Times New Roman"/>
          <w:sz w:val="28"/>
          <w:szCs w:val="28"/>
        </w:rPr>
      </w:pPr>
    </w:p>
    <w:p w14:paraId="3369CA8C" w14:textId="77777777" w:rsidR="00627D30" w:rsidRDefault="00627D30" w:rsidP="00627D30">
      <w:pPr>
        <w:pStyle w:val="BodyA"/>
        <w:spacing w:line="360" w:lineRule="auto"/>
        <w:jc w:val="center"/>
        <w:rPr>
          <w:sz w:val="28"/>
          <w:szCs w:val="28"/>
        </w:rPr>
      </w:pPr>
      <w:r>
        <w:rPr>
          <w:rFonts w:ascii="Times New Roman"/>
          <w:sz w:val="28"/>
          <w:szCs w:val="28"/>
        </w:rPr>
        <w:t>Matthew A. Letter</w:t>
      </w:r>
    </w:p>
    <w:p w14:paraId="7C8C2F47" w14:textId="77777777" w:rsidR="00627D30" w:rsidRDefault="00627D30" w:rsidP="00627D30">
      <w:pPr>
        <w:pStyle w:val="BodyA"/>
        <w:spacing w:line="360" w:lineRule="auto"/>
        <w:jc w:val="center"/>
        <w:rPr>
          <w:sz w:val="28"/>
          <w:szCs w:val="28"/>
        </w:rPr>
      </w:pPr>
      <w:r>
        <w:rPr>
          <w:rFonts w:ascii="Times New Roman"/>
          <w:sz w:val="28"/>
          <w:szCs w:val="28"/>
        </w:rPr>
        <w:t>&amp;</w:t>
      </w:r>
    </w:p>
    <w:p w14:paraId="28FEAF81" w14:textId="77777777" w:rsidR="00627D30" w:rsidRDefault="00627D30" w:rsidP="00627D30">
      <w:pPr>
        <w:pStyle w:val="BodyA"/>
        <w:spacing w:line="360" w:lineRule="auto"/>
        <w:jc w:val="center"/>
        <w:rPr>
          <w:sz w:val="28"/>
          <w:szCs w:val="28"/>
        </w:rPr>
      </w:pPr>
      <w:r>
        <w:rPr>
          <w:rFonts w:ascii="Times New Roman"/>
          <w:sz w:val="28"/>
          <w:szCs w:val="28"/>
        </w:rPr>
        <w:t>Lin sun</w:t>
      </w:r>
    </w:p>
    <w:p w14:paraId="4D9FB351" w14:textId="77777777" w:rsidR="00627D30" w:rsidRDefault="00627D30" w:rsidP="00627D30">
      <w:pPr>
        <w:pStyle w:val="BodyA"/>
        <w:spacing w:line="360" w:lineRule="auto"/>
        <w:jc w:val="center"/>
        <w:rPr>
          <w:rFonts w:ascii="Times New Roman" w:eastAsia="Times New Roman" w:hAnsi="Times New Roman"/>
          <w:sz w:val="52"/>
          <w:szCs w:val="52"/>
        </w:rPr>
      </w:pPr>
    </w:p>
    <w:p w14:paraId="02AF00E6" w14:textId="77777777" w:rsidR="00627D30" w:rsidRDefault="00627D30" w:rsidP="00627D30">
      <w:pPr>
        <w:pStyle w:val="BodyA"/>
        <w:spacing w:line="360" w:lineRule="auto"/>
        <w:jc w:val="center"/>
        <w:rPr>
          <w:sz w:val="28"/>
          <w:szCs w:val="28"/>
        </w:rPr>
      </w:pPr>
      <w:r>
        <w:rPr>
          <w:rFonts w:ascii="Times New Roman"/>
          <w:sz w:val="28"/>
          <w:szCs w:val="28"/>
        </w:rPr>
        <w:t>University of New Mexico</w:t>
      </w:r>
    </w:p>
    <w:p w14:paraId="0EC21C33" w14:textId="77777777" w:rsidR="00627D30" w:rsidRDefault="00627D30" w:rsidP="00627D30">
      <w:pPr>
        <w:pStyle w:val="BodyA"/>
        <w:spacing w:line="360" w:lineRule="auto"/>
        <w:jc w:val="center"/>
        <w:rPr>
          <w:rFonts w:ascii="Times New Roman" w:eastAsia="Times New Roman" w:hAnsi="Times New Roman"/>
          <w:sz w:val="28"/>
          <w:szCs w:val="28"/>
        </w:rPr>
      </w:pPr>
    </w:p>
    <w:p w14:paraId="47C07D30" w14:textId="77777777" w:rsidR="00627D30" w:rsidRDefault="00627D30" w:rsidP="00627D30">
      <w:pPr>
        <w:pStyle w:val="BodyA"/>
        <w:spacing w:line="360" w:lineRule="auto"/>
        <w:jc w:val="center"/>
        <w:rPr>
          <w:sz w:val="28"/>
          <w:szCs w:val="28"/>
        </w:rPr>
      </w:pPr>
      <w:r>
        <w:rPr>
          <w:rFonts w:ascii="Times New Roman"/>
          <w:sz w:val="28"/>
          <w:szCs w:val="28"/>
        </w:rPr>
        <w:t>Neural Networks 547</w:t>
      </w:r>
    </w:p>
    <w:p w14:paraId="3E8F6ECF" w14:textId="77777777" w:rsidR="00627D30" w:rsidRDefault="00627D30" w:rsidP="00627D30">
      <w:pPr>
        <w:pStyle w:val="BodyA"/>
        <w:spacing w:line="360" w:lineRule="auto"/>
        <w:jc w:val="center"/>
        <w:rPr>
          <w:rFonts w:ascii="Times New Roman" w:eastAsia="Times New Roman" w:hAnsi="Times New Roman"/>
          <w:sz w:val="28"/>
          <w:szCs w:val="28"/>
        </w:rPr>
      </w:pPr>
    </w:p>
    <w:p w14:paraId="1F9AC2E8" w14:textId="77777777" w:rsidR="00627D30" w:rsidRDefault="00627D30" w:rsidP="00627D30">
      <w:pPr>
        <w:pStyle w:val="BodyA"/>
        <w:spacing w:line="360" w:lineRule="auto"/>
        <w:jc w:val="center"/>
      </w:pPr>
      <w:r>
        <w:rPr>
          <w:rFonts w:ascii="Times New Roman"/>
        </w:rPr>
        <w:t>mletter1@unm.edu</w:t>
      </w:r>
    </w:p>
    <w:p w14:paraId="0F34119B" w14:textId="77777777" w:rsidR="00627D30" w:rsidRDefault="00627D30" w:rsidP="00627D30">
      <w:pPr>
        <w:pStyle w:val="BodyA"/>
        <w:spacing w:line="360" w:lineRule="auto"/>
        <w:jc w:val="center"/>
      </w:pPr>
      <w:r>
        <w:rPr>
          <w:rFonts w:ascii="Times New Roman"/>
        </w:rPr>
        <w:t>sun@unm.edu</w:t>
      </w:r>
    </w:p>
    <w:p w14:paraId="5B941A2F" w14:textId="77777777" w:rsidR="00627D30" w:rsidRDefault="00627D30" w:rsidP="00627D30">
      <w:pPr>
        <w:pStyle w:val="BodyA"/>
        <w:spacing w:line="360" w:lineRule="auto"/>
        <w:jc w:val="center"/>
        <w:rPr>
          <w:rFonts w:ascii="Times New Roman" w:eastAsia="Times New Roman" w:hAnsi="Times New Roman"/>
        </w:rPr>
      </w:pPr>
    </w:p>
    <w:p w14:paraId="5BBD63BA" w14:textId="77777777" w:rsidR="00627D30" w:rsidRDefault="00627D30" w:rsidP="00627D30">
      <w:pPr>
        <w:pStyle w:val="BodyA"/>
        <w:spacing w:line="360" w:lineRule="auto"/>
        <w:rPr>
          <w:rFonts w:ascii="Times New Roman" w:eastAsia="Times New Roman" w:hAnsi="Times New Roman"/>
          <w:sz w:val="28"/>
          <w:szCs w:val="28"/>
        </w:rPr>
      </w:pPr>
    </w:p>
    <w:p w14:paraId="0BA7AA92" w14:textId="77777777" w:rsidR="00627D30" w:rsidRDefault="00627D30" w:rsidP="00627D30">
      <w:pPr>
        <w:pStyle w:val="BodyA"/>
        <w:spacing w:line="360" w:lineRule="auto"/>
        <w:rPr>
          <w:rFonts w:ascii="Times New Roman" w:eastAsia="Times New Roman" w:hAnsi="Times New Roman"/>
          <w:sz w:val="28"/>
          <w:szCs w:val="28"/>
        </w:rPr>
      </w:pPr>
    </w:p>
    <w:p w14:paraId="3A4747E8" w14:textId="77777777" w:rsidR="00627D30" w:rsidRDefault="00627D30" w:rsidP="00627D30">
      <w:pPr>
        <w:pStyle w:val="BodyA"/>
        <w:spacing w:line="360" w:lineRule="auto"/>
        <w:rPr>
          <w:rFonts w:ascii="Times New Roman" w:eastAsia="Times New Roman" w:hAnsi="Times New Roman"/>
          <w:sz w:val="28"/>
          <w:szCs w:val="28"/>
        </w:rPr>
      </w:pPr>
    </w:p>
    <w:p w14:paraId="5B9E50D8" w14:textId="77777777" w:rsidR="00627D30" w:rsidRDefault="00627D30" w:rsidP="00627D30">
      <w:pPr>
        <w:pStyle w:val="BodyA"/>
        <w:spacing w:line="360" w:lineRule="auto"/>
        <w:rPr>
          <w:rFonts w:ascii="Times New Roman" w:eastAsia="Times New Roman" w:hAnsi="Times New Roman"/>
          <w:sz w:val="28"/>
          <w:szCs w:val="28"/>
        </w:rPr>
      </w:pPr>
    </w:p>
    <w:p w14:paraId="639045D5" w14:textId="77777777" w:rsidR="00627D30" w:rsidRDefault="00627D30" w:rsidP="00627D30">
      <w:pPr>
        <w:pStyle w:val="BodyA"/>
        <w:spacing w:line="360" w:lineRule="auto"/>
        <w:rPr>
          <w:rFonts w:ascii="Times New Roman" w:eastAsia="Times New Roman" w:hAnsi="Times New Roman"/>
          <w:sz w:val="28"/>
          <w:szCs w:val="28"/>
        </w:rPr>
      </w:pPr>
    </w:p>
    <w:p w14:paraId="30D3F4A4" w14:textId="77777777" w:rsidR="00627D30" w:rsidRDefault="00627D30" w:rsidP="00627D3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6A7EF8D0" w14:textId="77777777" w:rsidR="00C258E3" w:rsidRDefault="00627D3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00C258E3" w:rsidRPr="00390C19">
        <w:rPr>
          <w:rFonts w:ascii="Times New Roman"/>
          <w:noProof/>
          <w:lang w:val="de-DE"/>
        </w:rPr>
        <w:t>Abstract</w:t>
      </w:r>
      <w:r w:rsidR="00C258E3">
        <w:rPr>
          <w:noProof/>
        </w:rPr>
        <w:tab/>
      </w:r>
      <w:r w:rsidR="00C258E3">
        <w:rPr>
          <w:noProof/>
        </w:rPr>
        <w:fldChar w:fldCharType="begin"/>
      </w:r>
      <w:r w:rsidR="00C258E3">
        <w:rPr>
          <w:noProof/>
        </w:rPr>
        <w:instrText xml:space="preserve"> PAGEREF _Toc278989269 \h </w:instrText>
      </w:r>
      <w:r w:rsidR="00C258E3">
        <w:rPr>
          <w:noProof/>
        </w:rPr>
      </w:r>
      <w:r w:rsidR="00C258E3">
        <w:rPr>
          <w:noProof/>
        </w:rPr>
        <w:fldChar w:fldCharType="separate"/>
      </w:r>
      <w:r w:rsidR="00C258E3">
        <w:rPr>
          <w:noProof/>
        </w:rPr>
        <w:t>3</w:t>
      </w:r>
      <w:r w:rsidR="00C258E3">
        <w:rPr>
          <w:noProof/>
        </w:rPr>
        <w:fldChar w:fldCharType="end"/>
      </w:r>
    </w:p>
    <w:p w14:paraId="241C3EF9"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lang w:val="fr-FR"/>
        </w:rPr>
        <w:t>1. Introduction</w:t>
      </w:r>
      <w:r>
        <w:rPr>
          <w:noProof/>
        </w:rPr>
        <w:tab/>
      </w:r>
      <w:r>
        <w:rPr>
          <w:noProof/>
        </w:rPr>
        <w:fldChar w:fldCharType="begin"/>
      </w:r>
      <w:r>
        <w:rPr>
          <w:noProof/>
        </w:rPr>
        <w:instrText xml:space="preserve"> PAGEREF _Toc278989270 \h </w:instrText>
      </w:r>
      <w:r>
        <w:rPr>
          <w:noProof/>
        </w:rPr>
      </w:r>
      <w:r>
        <w:rPr>
          <w:noProof/>
        </w:rPr>
        <w:fldChar w:fldCharType="separate"/>
      </w:r>
      <w:r>
        <w:rPr>
          <w:noProof/>
        </w:rPr>
        <w:t>3</w:t>
      </w:r>
      <w:r>
        <w:rPr>
          <w:noProof/>
        </w:rPr>
        <w:fldChar w:fldCharType="end"/>
      </w:r>
    </w:p>
    <w:p w14:paraId="6AA8A727"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2. Approach</w:t>
      </w:r>
      <w:r>
        <w:rPr>
          <w:noProof/>
        </w:rPr>
        <w:tab/>
      </w:r>
      <w:r>
        <w:rPr>
          <w:noProof/>
        </w:rPr>
        <w:fldChar w:fldCharType="begin"/>
      </w:r>
      <w:r>
        <w:rPr>
          <w:noProof/>
        </w:rPr>
        <w:instrText xml:space="preserve"> PAGEREF _Toc278989271 \h </w:instrText>
      </w:r>
      <w:r>
        <w:rPr>
          <w:noProof/>
        </w:rPr>
      </w:r>
      <w:r>
        <w:rPr>
          <w:noProof/>
        </w:rPr>
        <w:fldChar w:fldCharType="separate"/>
      </w:r>
      <w:r>
        <w:rPr>
          <w:noProof/>
        </w:rPr>
        <w:t>3</w:t>
      </w:r>
      <w:r>
        <w:rPr>
          <w:noProof/>
        </w:rPr>
        <w:fldChar w:fldCharType="end"/>
      </w:r>
    </w:p>
    <w:p w14:paraId="6321750F"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1 Architecture 0: No movement, measure lifetime</w:t>
      </w:r>
      <w:r>
        <w:rPr>
          <w:noProof/>
        </w:rPr>
        <w:tab/>
      </w:r>
      <w:r>
        <w:rPr>
          <w:noProof/>
        </w:rPr>
        <w:fldChar w:fldCharType="begin"/>
      </w:r>
      <w:r>
        <w:rPr>
          <w:noProof/>
        </w:rPr>
        <w:instrText xml:space="preserve"> PAGEREF _Toc278989272 \h </w:instrText>
      </w:r>
      <w:r>
        <w:rPr>
          <w:noProof/>
        </w:rPr>
      </w:r>
      <w:r>
        <w:rPr>
          <w:noProof/>
        </w:rPr>
        <w:fldChar w:fldCharType="separate"/>
      </w:r>
      <w:r>
        <w:rPr>
          <w:noProof/>
        </w:rPr>
        <w:t>3</w:t>
      </w:r>
      <w:r>
        <w:rPr>
          <w:noProof/>
        </w:rPr>
        <w:fldChar w:fldCharType="end"/>
      </w:r>
    </w:p>
    <w:p w14:paraId="15949DE3"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989273 \h </w:instrText>
      </w:r>
      <w:r>
        <w:rPr>
          <w:noProof/>
        </w:rPr>
      </w:r>
      <w:r>
        <w:rPr>
          <w:noProof/>
        </w:rPr>
        <w:fldChar w:fldCharType="separate"/>
      </w:r>
      <w:r>
        <w:rPr>
          <w:noProof/>
        </w:rPr>
        <w:t>3</w:t>
      </w:r>
      <w:r>
        <w:rPr>
          <w:noProof/>
        </w:rPr>
        <w:fldChar w:fldCharType="end"/>
      </w:r>
    </w:p>
    <w:p w14:paraId="0179D45A"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989274 \h </w:instrText>
      </w:r>
      <w:r>
        <w:rPr>
          <w:noProof/>
        </w:rPr>
      </w:r>
      <w:r>
        <w:rPr>
          <w:noProof/>
        </w:rPr>
        <w:fldChar w:fldCharType="separate"/>
      </w:r>
      <w:r>
        <w:rPr>
          <w:noProof/>
        </w:rPr>
        <w:t>4</w:t>
      </w:r>
      <w:r>
        <w:rPr>
          <w:noProof/>
        </w:rPr>
        <w:fldChar w:fldCharType="end"/>
      </w:r>
    </w:p>
    <w:p w14:paraId="39D42DBA"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4 Architecture 3: Neuronal Classification of food using Food RGB Values</w:t>
      </w:r>
      <w:r>
        <w:rPr>
          <w:noProof/>
        </w:rPr>
        <w:tab/>
      </w:r>
      <w:r>
        <w:rPr>
          <w:noProof/>
        </w:rPr>
        <w:fldChar w:fldCharType="begin"/>
      </w:r>
      <w:r>
        <w:rPr>
          <w:noProof/>
        </w:rPr>
        <w:instrText xml:space="preserve"> PAGEREF _Toc278989275 \h </w:instrText>
      </w:r>
      <w:r>
        <w:rPr>
          <w:noProof/>
        </w:rPr>
      </w:r>
      <w:r>
        <w:rPr>
          <w:noProof/>
        </w:rPr>
        <w:fldChar w:fldCharType="separate"/>
      </w:r>
      <w:r>
        <w:rPr>
          <w:noProof/>
        </w:rPr>
        <w:t>4</w:t>
      </w:r>
      <w:r>
        <w:rPr>
          <w:noProof/>
        </w:rPr>
        <w:fldChar w:fldCharType="end"/>
      </w:r>
    </w:p>
    <w:p w14:paraId="1BEB18C8"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5 Architecture 4: Neuronal Movement towards brightest object</w:t>
      </w:r>
      <w:r>
        <w:rPr>
          <w:noProof/>
        </w:rPr>
        <w:tab/>
      </w:r>
      <w:r>
        <w:rPr>
          <w:noProof/>
        </w:rPr>
        <w:fldChar w:fldCharType="begin"/>
      </w:r>
      <w:r>
        <w:rPr>
          <w:noProof/>
        </w:rPr>
        <w:instrText xml:space="preserve"> PAGEREF _Toc278989276 \h </w:instrText>
      </w:r>
      <w:r>
        <w:rPr>
          <w:noProof/>
        </w:rPr>
      </w:r>
      <w:r>
        <w:rPr>
          <w:noProof/>
        </w:rPr>
        <w:fldChar w:fldCharType="separate"/>
      </w:r>
      <w:r>
        <w:rPr>
          <w:noProof/>
        </w:rPr>
        <w:t>4</w:t>
      </w:r>
      <w:r>
        <w:rPr>
          <w:noProof/>
        </w:rPr>
        <w:fldChar w:fldCharType="end"/>
      </w:r>
    </w:p>
    <w:p w14:paraId="2522784A"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989277 \h </w:instrText>
      </w:r>
      <w:r>
        <w:rPr>
          <w:noProof/>
        </w:rPr>
      </w:r>
      <w:r>
        <w:rPr>
          <w:noProof/>
        </w:rPr>
        <w:fldChar w:fldCharType="separate"/>
      </w:r>
      <w:r>
        <w:rPr>
          <w:noProof/>
        </w:rPr>
        <w:t>6</w:t>
      </w:r>
      <w:r>
        <w:rPr>
          <w:noProof/>
        </w:rPr>
        <w:fldChar w:fldCharType="end"/>
      </w:r>
    </w:p>
    <w:p w14:paraId="366D7B3C"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989278 \h </w:instrText>
      </w:r>
      <w:r>
        <w:rPr>
          <w:noProof/>
        </w:rPr>
      </w:r>
      <w:r>
        <w:rPr>
          <w:noProof/>
        </w:rPr>
        <w:fldChar w:fldCharType="separate"/>
      </w:r>
      <w:r>
        <w:rPr>
          <w:noProof/>
        </w:rPr>
        <w:t>6</w:t>
      </w:r>
      <w:r>
        <w:rPr>
          <w:noProof/>
        </w:rPr>
        <w:fldChar w:fldCharType="end"/>
      </w:r>
    </w:p>
    <w:p w14:paraId="211D8A29"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8 Architecture 7: Eat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79 \h </w:instrText>
      </w:r>
      <w:r>
        <w:rPr>
          <w:noProof/>
        </w:rPr>
      </w:r>
      <w:r>
        <w:rPr>
          <w:noProof/>
        </w:rPr>
        <w:fldChar w:fldCharType="separate"/>
      </w:r>
      <w:r>
        <w:rPr>
          <w:noProof/>
        </w:rPr>
        <w:t>7</w:t>
      </w:r>
      <w:r>
        <w:rPr>
          <w:noProof/>
        </w:rPr>
        <w:fldChar w:fldCharType="end"/>
      </w:r>
    </w:p>
    <w:p w14:paraId="054A06D0"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2.9 Architecture 8: Eat Few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80 \h </w:instrText>
      </w:r>
      <w:r>
        <w:rPr>
          <w:noProof/>
        </w:rPr>
      </w:r>
      <w:r>
        <w:rPr>
          <w:noProof/>
        </w:rPr>
        <w:fldChar w:fldCharType="separate"/>
      </w:r>
      <w:r>
        <w:rPr>
          <w:noProof/>
        </w:rPr>
        <w:t>8</w:t>
      </w:r>
      <w:r>
        <w:rPr>
          <w:noProof/>
        </w:rPr>
        <w:fldChar w:fldCharType="end"/>
      </w:r>
    </w:p>
    <w:p w14:paraId="03F40AB8"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3. Results</w:t>
      </w:r>
      <w:r>
        <w:rPr>
          <w:noProof/>
        </w:rPr>
        <w:tab/>
      </w:r>
      <w:r>
        <w:rPr>
          <w:noProof/>
        </w:rPr>
        <w:fldChar w:fldCharType="begin"/>
      </w:r>
      <w:r>
        <w:rPr>
          <w:noProof/>
        </w:rPr>
        <w:instrText xml:space="preserve"> PAGEREF _Toc278989281 \h </w:instrText>
      </w:r>
      <w:r>
        <w:rPr>
          <w:noProof/>
        </w:rPr>
      </w:r>
      <w:r>
        <w:rPr>
          <w:noProof/>
        </w:rPr>
        <w:fldChar w:fldCharType="separate"/>
      </w:r>
      <w:r>
        <w:rPr>
          <w:noProof/>
        </w:rPr>
        <w:t>8</w:t>
      </w:r>
      <w:r>
        <w:rPr>
          <w:noProof/>
        </w:rPr>
        <w:fldChar w:fldCharType="end"/>
      </w:r>
    </w:p>
    <w:p w14:paraId="444BEE50"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1 Architecture 0: No movement, measure lifetime</w:t>
      </w:r>
      <w:r>
        <w:rPr>
          <w:noProof/>
        </w:rPr>
        <w:tab/>
      </w:r>
      <w:r>
        <w:rPr>
          <w:noProof/>
        </w:rPr>
        <w:fldChar w:fldCharType="begin"/>
      </w:r>
      <w:r>
        <w:rPr>
          <w:noProof/>
        </w:rPr>
        <w:instrText xml:space="preserve"> PAGEREF _Toc278989282 \h </w:instrText>
      </w:r>
      <w:r>
        <w:rPr>
          <w:noProof/>
        </w:rPr>
      </w:r>
      <w:r>
        <w:rPr>
          <w:noProof/>
        </w:rPr>
        <w:fldChar w:fldCharType="separate"/>
      </w:r>
      <w:r>
        <w:rPr>
          <w:noProof/>
        </w:rPr>
        <w:t>8</w:t>
      </w:r>
      <w:r>
        <w:rPr>
          <w:noProof/>
        </w:rPr>
        <w:fldChar w:fldCharType="end"/>
      </w:r>
    </w:p>
    <w:p w14:paraId="3002591E"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989283 \h </w:instrText>
      </w:r>
      <w:r>
        <w:rPr>
          <w:noProof/>
        </w:rPr>
      </w:r>
      <w:r>
        <w:rPr>
          <w:noProof/>
        </w:rPr>
        <w:fldChar w:fldCharType="separate"/>
      </w:r>
      <w:r>
        <w:rPr>
          <w:noProof/>
        </w:rPr>
        <w:t>9</w:t>
      </w:r>
      <w:r>
        <w:rPr>
          <w:noProof/>
        </w:rPr>
        <w:fldChar w:fldCharType="end"/>
      </w:r>
    </w:p>
    <w:p w14:paraId="65219682"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989284 \h </w:instrText>
      </w:r>
      <w:r>
        <w:rPr>
          <w:noProof/>
        </w:rPr>
      </w:r>
      <w:r>
        <w:rPr>
          <w:noProof/>
        </w:rPr>
        <w:fldChar w:fldCharType="separate"/>
      </w:r>
      <w:r>
        <w:rPr>
          <w:noProof/>
        </w:rPr>
        <w:t>10</w:t>
      </w:r>
      <w:r>
        <w:rPr>
          <w:noProof/>
        </w:rPr>
        <w:fldChar w:fldCharType="end"/>
      </w:r>
    </w:p>
    <w:p w14:paraId="5497E56C"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 xml:space="preserve">3.4 </w:t>
      </w:r>
      <w:r w:rsidRPr="00390C19">
        <w:rPr>
          <w:noProof/>
          <w:color w:val="000000" w:themeColor="text1"/>
        </w:rPr>
        <w:t>Architecture 3: Neuronal Classification of food</w:t>
      </w:r>
      <w:r>
        <w:rPr>
          <w:noProof/>
        </w:rPr>
        <w:tab/>
      </w:r>
      <w:r>
        <w:rPr>
          <w:noProof/>
        </w:rPr>
        <w:fldChar w:fldCharType="begin"/>
      </w:r>
      <w:r>
        <w:rPr>
          <w:noProof/>
        </w:rPr>
        <w:instrText xml:space="preserve"> PAGEREF _Toc278989285 \h </w:instrText>
      </w:r>
      <w:r>
        <w:rPr>
          <w:noProof/>
        </w:rPr>
      </w:r>
      <w:r>
        <w:rPr>
          <w:noProof/>
        </w:rPr>
        <w:fldChar w:fldCharType="separate"/>
      </w:r>
      <w:r>
        <w:rPr>
          <w:noProof/>
        </w:rPr>
        <w:t>11</w:t>
      </w:r>
      <w:r>
        <w:rPr>
          <w:noProof/>
        </w:rPr>
        <w:fldChar w:fldCharType="end"/>
      </w:r>
    </w:p>
    <w:p w14:paraId="62494529"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989286 \h </w:instrText>
      </w:r>
      <w:r>
        <w:rPr>
          <w:noProof/>
        </w:rPr>
      </w:r>
      <w:r>
        <w:rPr>
          <w:noProof/>
        </w:rPr>
        <w:fldChar w:fldCharType="separate"/>
      </w:r>
      <w:r>
        <w:rPr>
          <w:noProof/>
        </w:rPr>
        <w:t>12</w:t>
      </w:r>
      <w:r>
        <w:rPr>
          <w:noProof/>
        </w:rPr>
        <w:fldChar w:fldCharType="end"/>
      </w:r>
    </w:p>
    <w:p w14:paraId="2FEF296F"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989287 \h </w:instrText>
      </w:r>
      <w:r>
        <w:rPr>
          <w:noProof/>
        </w:rPr>
      </w:r>
      <w:r>
        <w:rPr>
          <w:noProof/>
        </w:rPr>
        <w:fldChar w:fldCharType="separate"/>
      </w:r>
      <w:r>
        <w:rPr>
          <w:noProof/>
        </w:rPr>
        <w:t>13</w:t>
      </w:r>
      <w:r>
        <w:rPr>
          <w:noProof/>
        </w:rPr>
        <w:fldChar w:fldCharType="end"/>
      </w:r>
    </w:p>
    <w:p w14:paraId="0515649D"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 xml:space="preserve">3.7 </w:t>
      </w:r>
      <w:r w:rsidRPr="00390C19">
        <w:rPr>
          <w:rFonts w:ascii="Times New Roman"/>
          <w:noProof/>
        </w:rPr>
        <w:t>Architecture 6: Neuronal Classification of food using Food RGB Percentage</w:t>
      </w:r>
      <w:r>
        <w:rPr>
          <w:noProof/>
        </w:rPr>
        <w:tab/>
      </w:r>
      <w:r>
        <w:rPr>
          <w:noProof/>
        </w:rPr>
        <w:fldChar w:fldCharType="begin"/>
      </w:r>
      <w:r>
        <w:rPr>
          <w:noProof/>
        </w:rPr>
        <w:instrText xml:space="preserve"> PAGEREF _Toc278989288 \h </w:instrText>
      </w:r>
      <w:r>
        <w:rPr>
          <w:noProof/>
        </w:rPr>
      </w:r>
      <w:r>
        <w:rPr>
          <w:noProof/>
        </w:rPr>
        <w:fldChar w:fldCharType="separate"/>
      </w:r>
      <w:r>
        <w:rPr>
          <w:noProof/>
        </w:rPr>
        <w:t>15</w:t>
      </w:r>
      <w:r>
        <w:rPr>
          <w:noProof/>
        </w:rPr>
        <w:fldChar w:fldCharType="end"/>
      </w:r>
    </w:p>
    <w:p w14:paraId="20C193FC"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w:t>
      </w:r>
      <w:r w:rsidRPr="00390C19">
        <w:rPr>
          <w:rFonts w:ascii="Times New Roman"/>
          <w:noProof/>
        </w:rPr>
        <w:t xml:space="preserve"> 8 Architecture 7: Eat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89 \h </w:instrText>
      </w:r>
      <w:r>
        <w:rPr>
          <w:noProof/>
        </w:rPr>
      </w:r>
      <w:r>
        <w:rPr>
          <w:noProof/>
        </w:rPr>
        <w:fldChar w:fldCharType="separate"/>
      </w:r>
      <w:r>
        <w:rPr>
          <w:noProof/>
        </w:rPr>
        <w:t>16</w:t>
      </w:r>
      <w:r>
        <w:rPr>
          <w:noProof/>
        </w:rPr>
        <w:fldChar w:fldCharType="end"/>
      </w:r>
    </w:p>
    <w:p w14:paraId="3D56DFD2" w14:textId="77777777" w:rsidR="00C258E3" w:rsidRDefault="00C258E3">
      <w:pPr>
        <w:pStyle w:val="TOC3"/>
        <w:rPr>
          <w:rFonts w:asciiTheme="minorHAnsi" w:eastAsiaTheme="minorEastAsia" w:hAnsiTheme="minorHAnsi" w:cstheme="minorBidi"/>
          <w:i w:val="0"/>
          <w:iCs w:val="0"/>
          <w:noProof/>
          <w:color w:val="auto"/>
          <w:sz w:val="24"/>
          <w:szCs w:val="24"/>
          <w:bdr w:val="none" w:sz="0" w:space="0" w:color="auto"/>
          <w:lang w:eastAsia="ja-JP"/>
        </w:rPr>
      </w:pPr>
      <w:r w:rsidRPr="00390C19">
        <w:rPr>
          <w:rFonts w:ascii="Times New Roman"/>
          <w:noProof/>
          <w:color w:val="000000" w:themeColor="text1"/>
        </w:rPr>
        <w:t>3.</w:t>
      </w:r>
      <w:r w:rsidRPr="00390C19">
        <w:rPr>
          <w:rFonts w:ascii="Times New Roman"/>
          <w:noProof/>
        </w:rPr>
        <w:t xml:space="preserve"> 9 Architecture 8: Eat Few Objects based on Neuron</w:t>
      </w:r>
      <w:r w:rsidRPr="00390C19">
        <w:rPr>
          <w:rFonts w:ascii="Times New Roman"/>
          <w:noProof/>
          <w:lang w:val="fr-FR"/>
        </w:rPr>
        <w:t xml:space="preserve"> </w:t>
      </w:r>
      <w:r w:rsidRPr="00390C19">
        <w:rPr>
          <w:rFonts w:ascii="Times New Roman"/>
          <w:noProof/>
        </w:rPr>
        <w:t>Classification using RGB Percentage</w:t>
      </w:r>
      <w:r>
        <w:rPr>
          <w:noProof/>
        </w:rPr>
        <w:tab/>
      </w:r>
      <w:r>
        <w:rPr>
          <w:noProof/>
        </w:rPr>
        <w:fldChar w:fldCharType="begin"/>
      </w:r>
      <w:r>
        <w:rPr>
          <w:noProof/>
        </w:rPr>
        <w:instrText xml:space="preserve"> PAGEREF _Toc278989290 \h </w:instrText>
      </w:r>
      <w:r>
        <w:rPr>
          <w:noProof/>
        </w:rPr>
      </w:r>
      <w:r>
        <w:rPr>
          <w:noProof/>
        </w:rPr>
        <w:fldChar w:fldCharType="separate"/>
      </w:r>
      <w:r>
        <w:rPr>
          <w:noProof/>
        </w:rPr>
        <w:t>17</w:t>
      </w:r>
      <w:r>
        <w:rPr>
          <w:noProof/>
        </w:rPr>
        <w:fldChar w:fldCharType="end"/>
      </w:r>
    </w:p>
    <w:p w14:paraId="48D55ABF"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lang w:val="it-IT"/>
        </w:rPr>
        <w:t>4. Discussion</w:t>
      </w:r>
      <w:r>
        <w:rPr>
          <w:noProof/>
        </w:rPr>
        <w:tab/>
      </w:r>
      <w:r>
        <w:rPr>
          <w:noProof/>
        </w:rPr>
        <w:fldChar w:fldCharType="begin"/>
      </w:r>
      <w:r>
        <w:rPr>
          <w:noProof/>
        </w:rPr>
        <w:instrText xml:space="preserve"> PAGEREF _Toc278989291 \h </w:instrText>
      </w:r>
      <w:r>
        <w:rPr>
          <w:noProof/>
        </w:rPr>
      </w:r>
      <w:r>
        <w:rPr>
          <w:noProof/>
        </w:rPr>
        <w:fldChar w:fldCharType="separate"/>
      </w:r>
      <w:r>
        <w:rPr>
          <w:noProof/>
        </w:rPr>
        <w:t>17</w:t>
      </w:r>
      <w:r>
        <w:rPr>
          <w:noProof/>
        </w:rPr>
        <w:fldChar w:fldCharType="end"/>
      </w:r>
    </w:p>
    <w:p w14:paraId="3C073AF6"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5. Summaries and Conclusion</w:t>
      </w:r>
      <w:r>
        <w:rPr>
          <w:noProof/>
        </w:rPr>
        <w:tab/>
      </w:r>
      <w:r>
        <w:rPr>
          <w:noProof/>
        </w:rPr>
        <w:fldChar w:fldCharType="begin"/>
      </w:r>
      <w:r>
        <w:rPr>
          <w:noProof/>
        </w:rPr>
        <w:instrText xml:space="preserve"> PAGEREF _Toc278989292 \h </w:instrText>
      </w:r>
      <w:r>
        <w:rPr>
          <w:noProof/>
        </w:rPr>
      </w:r>
      <w:r>
        <w:rPr>
          <w:noProof/>
        </w:rPr>
        <w:fldChar w:fldCharType="separate"/>
      </w:r>
      <w:r>
        <w:rPr>
          <w:noProof/>
        </w:rPr>
        <w:t>17</w:t>
      </w:r>
      <w:r>
        <w:rPr>
          <w:noProof/>
        </w:rPr>
        <w:fldChar w:fldCharType="end"/>
      </w:r>
    </w:p>
    <w:p w14:paraId="7C6DC695"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6. Acknowledgements</w:t>
      </w:r>
      <w:r>
        <w:rPr>
          <w:noProof/>
        </w:rPr>
        <w:tab/>
      </w:r>
      <w:r>
        <w:rPr>
          <w:noProof/>
        </w:rPr>
        <w:fldChar w:fldCharType="begin"/>
      </w:r>
      <w:r>
        <w:rPr>
          <w:noProof/>
        </w:rPr>
        <w:instrText xml:space="preserve"> PAGEREF _Toc278989293 \h </w:instrText>
      </w:r>
      <w:r>
        <w:rPr>
          <w:noProof/>
        </w:rPr>
      </w:r>
      <w:r>
        <w:rPr>
          <w:noProof/>
        </w:rPr>
        <w:fldChar w:fldCharType="separate"/>
      </w:r>
      <w:r>
        <w:rPr>
          <w:noProof/>
        </w:rPr>
        <w:t>17</w:t>
      </w:r>
      <w:r>
        <w:rPr>
          <w:noProof/>
        </w:rPr>
        <w:fldChar w:fldCharType="end"/>
      </w:r>
    </w:p>
    <w:p w14:paraId="1A682C74"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rPr>
        <w:t>7. References</w:t>
      </w:r>
      <w:r>
        <w:rPr>
          <w:noProof/>
        </w:rPr>
        <w:tab/>
      </w:r>
      <w:r>
        <w:rPr>
          <w:noProof/>
        </w:rPr>
        <w:fldChar w:fldCharType="begin"/>
      </w:r>
      <w:r>
        <w:rPr>
          <w:noProof/>
        </w:rPr>
        <w:instrText xml:space="preserve"> PAGEREF _Toc278989294 \h </w:instrText>
      </w:r>
      <w:r>
        <w:rPr>
          <w:noProof/>
        </w:rPr>
      </w:r>
      <w:r>
        <w:rPr>
          <w:noProof/>
        </w:rPr>
        <w:fldChar w:fldCharType="separate"/>
      </w:r>
      <w:r>
        <w:rPr>
          <w:noProof/>
        </w:rPr>
        <w:t>17</w:t>
      </w:r>
      <w:r>
        <w:rPr>
          <w:noProof/>
        </w:rPr>
        <w:fldChar w:fldCharType="end"/>
      </w:r>
    </w:p>
    <w:p w14:paraId="297E2E64" w14:textId="77777777" w:rsidR="00C258E3" w:rsidRDefault="00C258E3">
      <w:pPr>
        <w:pStyle w:val="TOC4"/>
        <w:rPr>
          <w:rFonts w:asciiTheme="minorHAnsi" w:eastAsiaTheme="minorEastAsia" w:hAnsiTheme="minorHAnsi" w:cstheme="minorBidi"/>
          <w:b w:val="0"/>
          <w:bCs w:val="0"/>
          <w:noProof/>
          <w:color w:val="auto"/>
          <w:bdr w:val="none" w:sz="0" w:space="0" w:color="auto"/>
          <w:lang w:eastAsia="ja-JP"/>
        </w:rPr>
      </w:pPr>
      <w:r w:rsidRPr="00390C19">
        <w:rPr>
          <w:rFonts w:ascii="Times New Roman"/>
          <w:noProof/>
          <w:lang w:val="fr-FR"/>
        </w:rPr>
        <w:t>8. Appendix A</w:t>
      </w:r>
      <w:r>
        <w:rPr>
          <w:noProof/>
        </w:rPr>
        <w:tab/>
      </w:r>
      <w:r>
        <w:rPr>
          <w:noProof/>
        </w:rPr>
        <w:fldChar w:fldCharType="begin"/>
      </w:r>
      <w:r>
        <w:rPr>
          <w:noProof/>
        </w:rPr>
        <w:instrText xml:space="preserve"> PAGEREF _Toc278989295 \h </w:instrText>
      </w:r>
      <w:r>
        <w:rPr>
          <w:noProof/>
        </w:rPr>
      </w:r>
      <w:r>
        <w:rPr>
          <w:noProof/>
        </w:rPr>
        <w:fldChar w:fldCharType="separate"/>
      </w:r>
      <w:r>
        <w:rPr>
          <w:noProof/>
        </w:rPr>
        <w:t>17</w:t>
      </w:r>
      <w:r>
        <w:rPr>
          <w:noProof/>
        </w:rPr>
        <w:fldChar w:fldCharType="end"/>
      </w:r>
    </w:p>
    <w:p w14:paraId="5BACEA8D" w14:textId="77777777" w:rsidR="00627D30" w:rsidRDefault="00627D30" w:rsidP="00627D30">
      <w:pPr>
        <w:pStyle w:val="BodyA"/>
        <w:spacing w:line="360" w:lineRule="auto"/>
        <w:rPr>
          <w:bdr w:val="none" w:sz="0" w:space="0" w:color="auto"/>
        </w:rPr>
      </w:pPr>
      <w:r>
        <w:fldChar w:fldCharType="end"/>
      </w:r>
    </w:p>
    <w:p w14:paraId="13AF048F" w14:textId="77777777" w:rsidR="00627D30" w:rsidRDefault="00627D30" w:rsidP="00627D30">
      <w:pPr>
        <w:pStyle w:val="BodyA"/>
        <w:spacing w:line="360" w:lineRule="auto"/>
      </w:pPr>
      <w:r>
        <w:br w:type="page"/>
      </w:r>
    </w:p>
    <w:p w14:paraId="3C4E938D" w14:textId="68C67A68" w:rsidR="00627D30" w:rsidRDefault="00627D30" w:rsidP="00627D30">
      <w:pPr>
        <w:pStyle w:val="Heading"/>
        <w:rPr>
          <w:rFonts w:ascii="Times New Roman" w:eastAsia="Times New Roman" w:hAnsi="Times New Roman"/>
        </w:rPr>
      </w:pPr>
      <w:bookmarkStart w:id="0" w:name="_Toc278989269"/>
      <w:r>
        <w:rPr>
          <w:rFonts w:ascii="Times New Roman"/>
          <w:lang w:val="de-DE"/>
        </w:rPr>
        <w:lastRenderedPageBreak/>
        <w:t>Abstract</w:t>
      </w:r>
      <w:bookmarkEnd w:id="0"/>
    </w:p>
    <w:p w14:paraId="2D7F6B81" w14:textId="77777777" w:rsidR="00627D30" w:rsidRDefault="00627D30" w:rsidP="00627D30">
      <w:pPr>
        <w:pStyle w:val="BodyA"/>
        <w:spacing w:line="360" w:lineRule="auto"/>
        <w:ind w:firstLine="360"/>
      </w:pPr>
      <w:r>
        <w:rPr>
          <w:rFonts w:ascii="Times New Roman"/>
        </w:rPr>
        <w:t>Add abstract here, single space, 12pt intentionally blank</w:t>
      </w:r>
    </w:p>
    <w:p w14:paraId="0C4C0131" w14:textId="77777777" w:rsidR="00627D30" w:rsidRDefault="00627D30" w:rsidP="00627D30">
      <w:pPr>
        <w:pStyle w:val="Heading"/>
        <w:rPr>
          <w:rFonts w:ascii="Times New Roman" w:eastAsia="Times New Roman" w:hAnsi="Times New Roman"/>
          <w:lang w:val="fr-FR"/>
        </w:rPr>
      </w:pPr>
      <w:bookmarkStart w:id="1" w:name="_Toc278989270"/>
      <w:r>
        <w:rPr>
          <w:rFonts w:ascii="Times New Roman"/>
          <w:lang w:val="fr-FR"/>
        </w:rPr>
        <w:t>1. Introduction</w:t>
      </w:r>
      <w:bookmarkEnd w:id="1"/>
    </w:p>
    <w:p w14:paraId="5AD679A9" w14:textId="49245FB6" w:rsidR="00627D30" w:rsidRDefault="00627D30" w:rsidP="002B4016">
      <w:pPr>
        <w:pStyle w:val="BodyA"/>
        <w:spacing w:line="360" w:lineRule="auto"/>
        <w:ind w:firstLine="360"/>
        <w:jc w:val="both"/>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w:t>
      </w:r>
      <w:r w:rsidR="00691426">
        <w:rPr>
          <w:rFonts w:ascii="Times New Roman"/>
          <w:color w:val="232323"/>
        </w:rPr>
        <w:t>The research involved 9</w:t>
      </w:r>
      <w:r>
        <w:rPr>
          <w:rFonts w:ascii="Times New Roman"/>
          <w:color w:val="232323"/>
        </w:rPr>
        <w:t xml:space="preserve">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1061F75" w14:textId="77777777" w:rsidR="00627D30" w:rsidRDefault="00627D30" w:rsidP="00627D30">
      <w:pPr>
        <w:pStyle w:val="Heading"/>
        <w:rPr>
          <w:rFonts w:ascii="Times New Roman" w:eastAsia="Times New Roman" w:hAnsi="Times New Roman"/>
        </w:rPr>
      </w:pPr>
      <w:bookmarkStart w:id="2" w:name="_Toc278989271"/>
      <w:r>
        <w:rPr>
          <w:rFonts w:ascii="Times New Roman"/>
        </w:rPr>
        <w:t>2. Approach</w:t>
      </w:r>
      <w:bookmarkEnd w:id="2"/>
    </w:p>
    <w:p w14:paraId="12F1CE42" w14:textId="77777777" w:rsidR="00627D30" w:rsidRDefault="00627D30" w:rsidP="00627D30">
      <w:pPr>
        <w:pStyle w:val="Heading3"/>
        <w:spacing w:line="360" w:lineRule="auto"/>
        <w:rPr>
          <w:rFonts w:ascii="Times New Roman"/>
          <w:color w:val="000000"/>
        </w:rPr>
      </w:pPr>
      <w:bookmarkStart w:id="3" w:name="_Toc278989272"/>
      <w:r>
        <w:rPr>
          <w:rFonts w:ascii="Times New Roman"/>
          <w:color w:val="000000"/>
        </w:rPr>
        <w:t>2.1 Architecture 0: No movement, measure lifetime</w:t>
      </w:r>
      <w:bookmarkEnd w:id="3"/>
    </w:p>
    <w:p w14:paraId="61826C1A" w14:textId="77777777" w:rsidR="00627D30" w:rsidRPr="00F67DB9" w:rsidRDefault="00627D30" w:rsidP="00627D30">
      <w:pPr>
        <w:pStyle w:val="BodyA"/>
      </w:pPr>
    </w:p>
    <w:p w14:paraId="637A0F23" w14:textId="77777777" w:rsidR="00627D30" w:rsidRDefault="00627D30" w:rsidP="00627D3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CA3AEEB" w14:textId="77777777" w:rsidR="00627D30" w:rsidRDefault="00627D30" w:rsidP="00627D30">
      <w:pPr>
        <w:pStyle w:val="Heading3"/>
        <w:spacing w:line="360" w:lineRule="auto"/>
        <w:rPr>
          <w:rFonts w:ascii="Times New Roman"/>
          <w:color w:val="000000"/>
        </w:rPr>
      </w:pPr>
      <w:bookmarkStart w:id="4" w:name="_Toc278989273"/>
      <w:r>
        <w:rPr>
          <w:rFonts w:ascii="Times New Roman"/>
          <w:color w:val="000000"/>
        </w:rPr>
        <w:t>2.2 Architecture 1: Movement, measure lifetime as a function of speed without eating food</w:t>
      </w:r>
      <w:bookmarkEnd w:id="4"/>
    </w:p>
    <w:p w14:paraId="0E7A5B38" w14:textId="77777777" w:rsidR="00627D30" w:rsidRPr="00F67DB9" w:rsidRDefault="00627D30" w:rsidP="00627D30">
      <w:pPr>
        <w:pStyle w:val="BodyA"/>
      </w:pPr>
    </w:p>
    <w:p w14:paraId="070A31C3" w14:textId="77777777" w:rsidR="00627D30" w:rsidRDefault="00627D30" w:rsidP="00627D3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2D23C515" w14:textId="77777777" w:rsidR="00627D30" w:rsidRDefault="00627D30" w:rsidP="00627D30">
      <w:pPr>
        <w:pStyle w:val="Heading3"/>
        <w:spacing w:line="360" w:lineRule="auto"/>
        <w:rPr>
          <w:rFonts w:ascii="Times New Roman"/>
          <w:color w:val="000000"/>
        </w:rPr>
      </w:pPr>
      <w:bookmarkStart w:id="5" w:name="_Toc278989274"/>
      <w:r>
        <w:rPr>
          <w:rFonts w:ascii="Times New Roman"/>
          <w:color w:val="000000"/>
        </w:rPr>
        <w:lastRenderedPageBreak/>
        <w:t>2.3 Architecture 2: Movement, measure lifetime as a function of speed with eating food</w:t>
      </w:r>
      <w:bookmarkEnd w:id="5"/>
    </w:p>
    <w:p w14:paraId="504C75CB" w14:textId="77777777" w:rsidR="00627D30" w:rsidRPr="00F67DB9" w:rsidRDefault="00627D30" w:rsidP="00627D30">
      <w:pPr>
        <w:pStyle w:val="BodyA"/>
      </w:pPr>
    </w:p>
    <w:p w14:paraId="204FCB4F" w14:textId="77777777" w:rsidR="00627D30" w:rsidRDefault="00627D30" w:rsidP="00627D3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30375205" w14:textId="77777777" w:rsidR="00627D30" w:rsidRDefault="00627D30" w:rsidP="00627D30">
      <w:pPr>
        <w:pStyle w:val="Heading3"/>
        <w:spacing w:line="360" w:lineRule="auto"/>
        <w:rPr>
          <w:rFonts w:ascii="Times New Roman"/>
          <w:color w:val="000000"/>
        </w:rPr>
      </w:pPr>
      <w:bookmarkStart w:id="6" w:name="_Toc278989275"/>
      <w:r>
        <w:rPr>
          <w:rFonts w:ascii="Times New Roman"/>
          <w:color w:val="000000"/>
        </w:rPr>
        <w:t>2.4 Architecture 3: Neuronal Classification of food using Food RGB Values</w:t>
      </w:r>
      <w:bookmarkEnd w:id="6"/>
    </w:p>
    <w:p w14:paraId="555245C2" w14:textId="77777777" w:rsidR="00627D30" w:rsidRPr="00F67DB9" w:rsidRDefault="00627D30" w:rsidP="00627D30">
      <w:pPr>
        <w:pStyle w:val="BodyA"/>
      </w:pPr>
    </w:p>
    <w:p w14:paraId="504B094E" w14:textId="77777777" w:rsidR="00627D30" w:rsidRDefault="00627D30" w:rsidP="00627D3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69B0C967" w14:textId="77777777" w:rsidR="00627D30" w:rsidRDefault="00627D30" w:rsidP="00627D30">
      <w:pPr>
        <w:pStyle w:val="BodyA"/>
        <w:spacing w:line="360" w:lineRule="auto"/>
        <w:jc w:val="both"/>
      </w:pPr>
    </w:p>
    <w:p w14:paraId="3E2B6CFA" w14:textId="77777777" w:rsidR="00627D30" w:rsidRDefault="00627D30" w:rsidP="00627D30">
      <w:pPr>
        <w:pStyle w:val="BodyA"/>
        <w:spacing w:line="360" w:lineRule="auto"/>
        <w:jc w:val="both"/>
      </w:pPr>
      <w:r>
        <w:rPr>
          <w:noProof/>
        </w:rPr>
        <w:drawing>
          <wp:anchor distT="0" distB="0" distL="0" distR="0" simplePos="0" relativeHeight="251659264" behindDoc="0" locked="0" layoutInCell="1" allowOverlap="1" wp14:anchorId="574C52AB" wp14:editId="260C526C">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096A0" w14:textId="77777777" w:rsidR="00627D30" w:rsidRDefault="00627D30" w:rsidP="00627D30">
      <w:pPr>
        <w:pStyle w:val="BodyA"/>
        <w:spacing w:line="360" w:lineRule="auto"/>
        <w:jc w:val="both"/>
      </w:pPr>
    </w:p>
    <w:p w14:paraId="689F4FDD" w14:textId="77777777" w:rsidR="00627D30" w:rsidRDefault="00627D30" w:rsidP="00627D30">
      <w:pPr>
        <w:pStyle w:val="BodyA"/>
        <w:spacing w:line="360" w:lineRule="auto"/>
        <w:jc w:val="center"/>
      </w:pPr>
      <w:r>
        <w:rPr>
          <w:rFonts w:ascii="Times New Roman"/>
        </w:rPr>
        <w:t xml:space="preserve">Figure 1: Network diagram of the LMS neuron for classifying food </w:t>
      </w:r>
    </w:p>
    <w:p w14:paraId="42C7C606" w14:textId="77777777" w:rsidR="00627D30" w:rsidRDefault="00627D30" w:rsidP="00627D30">
      <w:pPr>
        <w:pStyle w:val="BodyA"/>
        <w:spacing w:line="360" w:lineRule="auto"/>
        <w:jc w:val="center"/>
      </w:pPr>
    </w:p>
    <w:p w14:paraId="0504ADDF" w14:textId="77777777" w:rsidR="00627D30" w:rsidRDefault="00627D30" w:rsidP="00627D30">
      <w:pPr>
        <w:pStyle w:val="Heading3"/>
        <w:spacing w:line="360" w:lineRule="auto"/>
        <w:rPr>
          <w:rFonts w:ascii="Times New Roman"/>
          <w:color w:val="000000"/>
        </w:rPr>
      </w:pPr>
      <w:bookmarkStart w:id="7" w:name="_Toc278989276"/>
      <w:r>
        <w:rPr>
          <w:rFonts w:ascii="Times New Roman"/>
          <w:color w:val="000000"/>
        </w:rPr>
        <w:t>2.5 Architecture 4: Neuronal Movement towards brightest object</w:t>
      </w:r>
      <w:bookmarkEnd w:id="7"/>
      <w:r>
        <w:rPr>
          <w:rFonts w:ascii="Times New Roman"/>
          <w:color w:val="000000"/>
        </w:rPr>
        <w:t xml:space="preserve"> </w:t>
      </w:r>
    </w:p>
    <w:p w14:paraId="1F8F07C0" w14:textId="77777777" w:rsidR="00627D30" w:rsidRPr="00F67DB9" w:rsidRDefault="00627D30" w:rsidP="00627D30">
      <w:pPr>
        <w:pStyle w:val="BodyA"/>
      </w:pPr>
    </w:p>
    <w:p w14:paraId="4D290C05" w14:textId="77777777" w:rsidR="00627D30" w:rsidRPr="00AD26FA" w:rsidRDefault="00627D30" w:rsidP="00627D30">
      <w:pPr>
        <w:pStyle w:val="NormalWeb"/>
        <w:spacing w:line="360" w:lineRule="auto"/>
        <w:jc w:val="both"/>
        <w:rPr>
          <w:rFonts w:ascii="Times New Roman" w:eastAsia="Times New Roman" w:hAnsi="Times New Roman"/>
          <w:sz w:val="24"/>
          <w:szCs w:val="24"/>
        </w:rPr>
      </w:pPr>
      <w:r w:rsidRPr="00AD26FA">
        <w:rPr>
          <w:rFonts w:ascii="Times New Roman"/>
          <w:sz w:val="24"/>
          <w:szCs w:val="24"/>
        </w:rPr>
        <w:t xml:space="preserve">The goal of this architecture is to move towards the brightest object using a winner takes all neuronal networks implementation. Movement is the next logical step after classification of food </w:t>
      </w:r>
      <w:r w:rsidRPr="00AD26FA">
        <w:rPr>
          <w:rFonts w:ascii="Times New Roman"/>
          <w:sz w:val="24"/>
          <w:szCs w:val="24"/>
        </w:rPr>
        <w:lastRenderedPageBreak/>
        <w:t xml:space="preserve">since we have to have a way of moving toward objects. In order to give the robot the ability to seek out objects a neuron will be added that will make a direction choice. </w:t>
      </w:r>
    </w:p>
    <w:p w14:paraId="3ABEE94B" w14:textId="77777777" w:rsidR="00627D30" w:rsidRPr="00AD26FA" w:rsidRDefault="00627D30" w:rsidP="00627D30">
      <w:pPr>
        <w:pStyle w:val="NormalWeb"/>
        <w:spacing w:line="360" w:lineRule="auto"/>
        <w:jc w:val="both"/>
        <w:rPr>
          <w:rFonts w:ascii="Times New Roman"/>
          <w:sz w:val="24"/>
          <w:szCs w:val="24"/>
        </w:rPr>
      </w:pPr>
      <w:r w:rsidRPr="00AD26FA">
        <w:rPr>
          <w:rFonts w:ascii="Times New Roman"/>
          <w:sz w:val="24"/>
          <w:szCs w:val="24"/>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4"/>
            <w:szCs w:val="24"/>
          </w:rPr>
          <m:t xml:space="preserve"> </m:t>
        </m:r>
      </m:oMath>
    </w:p>
    <w:p w14:paraId="4908B50B" w14:textId="77777777" w:rsidR="00627D30" w:rsidRPr="00AD26FA" w:rsidRDefault="00627D30" w:rsidP="00627D30">
      <w:pPr>
        <w:pStyle w:val="NormalWeb"/>
        <w:spacing w:line="360" w:lineRule="auto"/>
        <w:jc w:val="both"/>
        <w:rPr>
          <w:rFonts w:ascii="Times New Roman" w:eastAsia="Times New Roman" w:hAnsi="Times New Roman"/>
          <w:sz w:val="24"/>
          <w:szCs w:val="24"/>
        </w:rPr>
      </w:pPr>
    </w:p>
    <w:p w14:paraId="6E1635D1" w14:textId="77777777" w:rsidR="00627D30" w:rsidRPr="00AD26FA" w:rsidRDefault="00627D30" w:rsidP="00627D30">
      <w:pPr>
        <w:pStyle w:val="NormalWeb"/>
        <w:spacing w:line="360" w:lineRule="auto"/>
        <w:jc w:val="center"/>
        <w:rPr>
          <w:rFonts w:ascii="Times New Roman" w:eastAsia="Times New Roman" w:hAnsi="Times New Roman"/>
          <w:sz w:val="24"/>
          <w:szCs w:val="24"/>
        </w:rPr>
      </w:pPr>
      <m:oMath>
        <m:r>
          <m:rPr>
            <m:sty m:val="p"/>
          </m:rPr>
          <w:rPr>
            <w:rFonts w:ascii="Cambria Math" w:hAnsi="Cambria Math"/>
            <w:sz w:val="24"/>
            <w:szCs w:val="24"/>
          </w:rPr>
          <m:t>d = argmax</m:t>
        </m:r>
        <m:d>
          <m:dPr>
            <m:ctrlPr>
              <w:rPr>
                <w:rFonts w:ascii="Cambria Math" w:hAnsi="Cambria Math"/>
                <w:sz w:val="24"/>
                <w:szCs w:val="24"/>
              </w:rPr>
            </m:ctrlPr>
          </m:dPr>
          <m:e>
            <m:nary>
              <m:naryPr>
                <m:chr m:val="∑"/>
                <m:limLoc m:val="undOvr"/>
                <m:subHide m:val="1"/>
                <m:supHide m:val="1"/>
                <m:ctrlPr>
                  <w:rPr>
                    <w:rFonts w:ascii="Cambria Math" w:hAnsi="Cambria Math"/>
                    <w:sz w:val="24"/>
                    <w:szCs w:val="24"/>
                  </w:rPr>
                </m:ctrlPr>
              </m:naryPr>
              <m:sub/>
              <m:sup/>
              <m:e>
                <m:d>
                  <m:dPr>
                    <m:ctrlPr>
                      <w:rPr>
                        <w:rFonts w:ascii="Cambria Math" w:hAnsi="Cambria Math"/>
                        <w:sz w:val="24"/>
                        <w:szCs w:val="24"/>
                      </w:rPr>
                    </m:ctrlPr>
                  </m:dPr>
                  <m:e>
                    <m:sSup>
                      <m:sSupPr>
                        <m:ctrlPr>
                          <w:rPr>
                            <w:rFonts w:ascii="Cambria Math" w:hAnsi="Cambria Math"/>
                            <w:sz w:val="24"/>
                            <w:szCs w:val="24"/>
                          </w:rPr>
                        </m:ctrlPr>
                      </m:sSupPr>
                      <m:e>
                        <m:r>
                          <m:rPr>
                            <m:sty m:val="p"/>
                          </m:rPr>
                          <w:rPr>
                            <w:rFonts w:ascii="Cambria Math" w:hAnsi="Cambria Math"/>
                            <w:sz w:val="24"/>
                            <w:szCs w:val="24"/>
                          </w:rPr>
                          <m:t>r</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rPr>
                          <m:t>g</m:t>
                        </m:r>
                      </m:e>
                      <m:sup>
                        <m:r>
                          <m:rPr>
                            <m:sty m:val="p"/>
                          </m:rPr>
                          <w:rPr>
                            <w:rFonts w:ascii="Cambria Math" w:hAnsi="Cambria Math"/>
                            <w:sz w:val="24"/>
                            <w:szCs w:val="24"/>
                            <w:vertAlign w:val="superscript"/>
                          </w:rPr>
                          <m:t>2</m:t>
                        </m:r>
                      </m:sup>
                    </m:sSup>
                    <m:r>
                      <m:rPr>
                        <m:sty m:val="p"/>
                      </m:rPr>
                      <w:rPr>
                        <w:rFonts w:ascii="Cambria Math" w:hAnsi="Cambria Math"/>
                        <w:sz w:val="24"/>
                        <w:szCs w:val="24"/>
                      </w:rPr>
                      <m:t xml:space="preserve"> + </m:t>
                    </m:r>
                    <m:sSup>
                      <m:sSupPr>
                        <m:ctrlPr>
                          <w:rPr>
                            <w:rFonts w:ascii="Cambria Math" w:hAnsi="Cambria Math"/>
                            <w:sz w:val="24"/>
                            <w:szCs w:val="24"/>
                            <w:vertAlign w:val="superscript"/>
                          </w:rPr>
                        </m:ctrlPr>
                      </m:sSupPr>
                      <m:e>
                        <m:r>
                          <m:rPr>
                            <m:sty m:val="p"/>
                          </m:rPr>
                          <w:rPr>
                            <w:rFonts w:ascii="Cambria Math" w:hAnsi="Cambria Math"/>
                            <w:sz w:val="24"/>
                            <w:szCs w:val="24"/>
                          </w:rPr>
                          <m:t>b</m:t>
                        </m:r>
                      </m:e>
                      <m:sup>
                        <m:r>
                          <m:rPr>
                            <m:sty m:val="p"/>
                          </m:rPr>
                          <w:rPr>
                            <w:rFonts w:ascii="Cambria Math" w:hAnsi="Cambria Math"/>
                            <w:sz w:val="24"/>
                            <w:szCs w:val="24"/>
                            <w:vertAlign w:val="superscript"/>
                          </w:rPr>
                          <m:t>2</m:t>
                        </m:r>
                      </m:sup>
                    </m:sSup>
                  </m:e>
                </m:d>
              </m:e>
            </m:nary>
          </m:e>
        </m:d>
      </m:oMath>
      <w:r w:rsidRPr="00AD26FA">
        <w:rPr>
          <w:rFonts w:ascii="Times New Roman"/>
          <w:sz w:val="24"/>
          <w:szCs w:val="24"/>
        </w:rPr>
        <w:tab/>
        <w:t>(eq 1.1)</w:t>
      </w:r>
    </w:p>
    <w:p w14:paraId="651B966C" w14:textId="77777777" w:rsidR="00627D30" w:rsidRPr="00AD26FA" w:rsidRDefault="00627D30" w:rsidP="00627D30">
      <w:pPr>
        <w:pStyle w:val="NormalWeb"/>
        <w:spacing w:line="360" w:lineRule="auto"/>
        <w:jc w:val="center"/>
        <w:rPr>
          <w:rFonts w:ascii="Times New Roman" w:eastAsia="Times New Roman" w:hAnsi="Times New Roman"/>
          <w:sz w:val="24"/>
          <w:szCs w:val="24"/>
        </w:rPr>
      </w:pPr>
      <w:r w:rsidRPr="00AD26FA">
        <w:rPr>
          <w:rFonts w:ascii="Times New Roman" w:eastAsia="Times New Roman" w:hAnsi="Times New Roman"/>
          <w:noProof/>
          <w:sz w:val="24"/>
          <w:szCs w:val="24"/>
        </w:rPr>
        <w:drawing>
          <wp:inline distT="0" distB="0" distL="0" distR="0" wp14:anchorId="41C2CD14" wp14:editId="69425BEB">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6E66A50B" w14:textId="77777777" w:rsidR="00627D30" w:rsidRPr="00AD26FA" w:rsidRDefault="00627D30" w:rsidP="00627D30">
      <w:pPr>
        <w:pStyle w:val="NormalWeb"/>
        <w:spacing w:line="360" w:lineRule="auto"/>
        <w:jc w:val="center"/>
        <w:rPr>
          <w:rFonts w:ascii="Times New Roman" w:eastAsia="Times New Roman" w:hAnsi="Times New Roman"/>
          <w:sz w:val="24"/>
          <w:szCs w:val="24"/>
        </w:rPr>
      </w:pPr>
    </w:p>
    <w:p w14:paraId="7374A5A3" w14:textId="4E9E2944" w:rsidR="00627D30" w:rsidRPr="00F1259B" w:rsidRDefault="00627D30" w:rsidP="00F1259B">
      <w:pPr>
        <w:pStyle w:val="NormalWeb"/>
        <w:spacing w:line="360" w:lineRule="auto"/>
        <w:rPr>
          <w:rFonts w:ascii="Times New Roman" w:eastAsia="Times New Roman" w:hAnsi="Times New Roman"/>
          <w:sz w:val="24"/>
          <w:szCs w:val="24"/>
        </w:rPr>
      </w:pPr>
      <w:r w:rsidRPr="00AD26FA">
        <w:rPr>
          <w:rFonts w:ascii="Times New Roman"/>
          <w:sz w:val="24"/>
          <w:szCs w:val="24"/>
        </w:rPr>
        <w:t xml:space="preserve">Figure 2: This is a three layer neural network where the RGB </w:t>
      </w:r>
      <w:r w:rsidR="009221CC" w:rsidRPr="00AD26FA">
        <w:rPr>
          <w:rFonts w:ascii="Times New Roman"/>
          <w:sz w:val="24"/>
          <w:szCs w:val="24"/>
        </w:rPr>
        <w:t>circles denote</w:t>
      </w:r>
      <w:r w:rsidRPr="00AD26FA">
        <w:rPr>
          <w:rFonts w:ascii="Times New Roman"/>
          <w:sz w:val="24"/>
          <w:szCs w:val="24"/>
        </w:rPr>
        <w:t xml:space="preserve"> the intensity signal bands being received by the first layer. The second layer is a winner-take all network which </w:t>
      </w:r>
      <w:r w:rsidRPr="00AD26FA">
        <w:rPr>
          <w:rFonts w:ascii="Times New Roman"/>
          <w:sz w:val="24"/>
          <w:szCs w:val="24"/>
        </w:rPr>
        <w:lastRenderedPageBreak/>
        <w:t>selects the brightest cone. The third layer is a neuron, which computes the angle change for movement</w:t>
      </w:r>
    </w:p>
    <w:p w14:paraId="5D03610A" w14:textId="77777777" w:rsidR="00627D30" w:rsidRDefault="00627D30" w:rsidP="00627D30">
      <w:pPr>
        <w:pStyle w:val="Heading3"/>
        <w:spacing w:line="360" w:lineRule="auto"/>
        <w:rPr>
          <w:rFonts w:ascii="Times New Roman"/>
          <w:color w:val="000000"/>
        </w:rPr>
      </w:pPr>
      <w:bookmarkStart w:id="8" w:name="_Toc278989277"/>
      <w:r>
        <w:rPr>
          <w:rFonts w:ascii="Times New Roman"/>
          <w:color w:val="000000"/>
        </w:rPr>
        <w:t>2.6 Architecture 5: Move robot based on intensity and eat based on classification</w:t>
      </w:r>
      <w:bookmarkEnd w:id="8"/>
    </w:p>
    <w:p w14:paraId="65AE9C2A" w14:textId="77777777" w:rsidR="00627D30" w:rsidRPr="00F67DB9" w:rsidRDefault="00627D30" w:rsidP="00627D30">
      <w:pPr>
        <w:pStyle w:val="BodyA"/>
      </w:pPr>
    </w:p>
    <w:p w14:paraId="76A9E7CC" w14:textId="77777777" w:rsidR="00627D30" w:rsidRPr="00B849A3" w:rsidRDefault="00627D30" w:rsidP="00627D30">
      <w:pPr>
        <w:pStyle w:val="BodyA"/>
      </w:pPr>
      <w:r>
        <w:t>Architecture 5 is very similar to architecture 3 except that we are normalizing the RGB input vectors to solve the problem of intensity that is given off from objects at different distances. The goal of this neuron is to classify objects without bias on the distance.</w:t>
      </w:r>
    </w:p>
    <w:p w14:paraId="6F2E7691" w14:textId="77777777" w:rsidR="00627D30" w:rsidRDefault="00627D30" w:rsidP="00627D30">
      <w:pPr>
        <w:pStyle w:val="BodyA"/>
        <w:spacing w:line="360" w:lineRule="auto"/>
        <w:jc w:val="center"/>
      </w:pPr>
      <w:r>
        <w:rPr>
          <w:noProof/>
        </w:rPr>
        <w:drawing>
          <wp:inline distT="0" distB="0" distL="0" distR="0" wp14:anchorId="31CD368A" wp14:editId="28B222C0">
            <wp:extent cx="5939155" cy="2734310"/>
            <wp:effectExtent l="0" t="0" r="4445" b="8890"/>
            <wp:docPr id="13" name="Picture 13" descr="Macbook Pro:Users:matthewletter:Desktop:Screen Shot 2014-11-29 at 4.5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book Pro:Users:matthewletter:Desktop:Screen Shot 2014-11-29 at 4.56.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2734310"/>
                    </a:xfrm>
                    <a:prstGeom prst="rect">
                      <a:avLst/>
                    </a:prstGeom>
                    <a:noFill/>
                    <a:ln>
                      <a:noFill/>
                    </a:ln>
                  </pic:spPr>
                </pic:pic>
              </a:graphicData>
            </a:graphic>
          </wp:inline>
        </w:drawing>
      </w:r>
    </w:p>
    <w:p w14:paraId="64878372" w14:textId="77777777" w:rsidR="00627D30" w:rsidRDefault="00627D30" w:rsidP="00627D30">
      <w:pPr>
        <w:pStyle w:val="BodyA"/>
        <w:spacing w:line="360" w:lineRule="auto"/>
        <w:jc w:val="center"/>
      </w:pPr>
    </w:p>
    <w:p w14:paraId="3DCAA679" w14:textId="77777777" w:rsidR="00627D30" w:rsidRDefault="00627D30" w:rsidP="00627D30">
      <w:pPr>
        <w:pStyle w:val="BodyA"/>
        <w:spacing w:line="360" w:lineRule="auto"/>
        <w:jc w:val="center"/>
      </w:pPr>
      <w:r>
        <w:rPr>
          <w:rFonts w:ascii="Times New Roman"/>
        </w:rPr>
        <w:t>Figure 3: Network diagram of the LMS neuron for classifying food with the caveat of normalized inputs</w:t>
      </w:r>
    </w:p>
    <w:p w14:paraId="226145AD" w14:textId="77777777" w:rsidR="00627D30" w:rsidRDefault="00627D30" w:rsidP="00627D30">
      <w:pPr>
        <w:pStyle w:val="BodyA"/>
        <w:spacing w:line="360" w:lineRule="auto"/>
        <w:jc w:val="center"/>
      </w:pPr>
    </w:p>
    <w:p w14:paraId="08BACFE6" w14:textId="77777777" w:rsidR="00627D30" w:rsidRDefault="00627D30" w:rsidP="00627D30">
      <w:pPr>
        <w:pStyle w:val="Heading3"/>
        <w:spacing w:line="360" w:lineRule="auto"/>
        <w:rPr>
          <w:rFonts w:ascii="Times New Roman"/>
          <w:color w:val="000000"/>
        </w:rPr>
      </w:pPr>
      <w:bookmarkStart w:id="9" w:name="_Toc278989278"/>
      <w:r>
        <w:rPr>
          <w:rFonts w:ascii="Times New Roman"/>
          <w:color w:val="000000"/>
        </w:rPr>
        <w:t>2.7 Architecture 6: Neuronal Classification of food using Food RGB Percentage</w:t>
      </w:r>
      <w:bookmarkEnd w:id="9"/>
    </w:p>
    <w:p w14:paraId="01C65A10" w14:textId="77777777" w:rsidR="00627D30" w:rsidRPr="00F67DB9" w:rsidRDefault="00627D30" w:rsidP="00627D30">
      <w:pPr>
        <w:pStyle w:val="BodyA"/>
      </w:pPr>
    </w:p>
    <w:p w14:paraId="3179D16F" w14:textId="57A944CB" w:rsidR="00627D30" w:rsidRDefault="00627D30" w:rsidP="00627D30">
      <w:pPr>
        <w:pStyle w:val="BodyA"/>
        <w:spacing w:line="360" w:lineRule="auto"/>
        <w:jc w:val="both"/>
      </w:pPr>
      <w:r>
        <w:t>In architecture 3, we use RGB values to classify objects. However</w:t>
      </w:r>
      <w:r w:rsidR="009221CC">
        <w:t xml:space="preserve"> this does not address a certain problem subset, as robot moves</w:t>
      </w:r>
      <w:r>
        <w:t xml:space="preserve"> far</w:t>
      </w:r>
      <w:r w:rsidR="009221CC">
        <w:t>ther away from an</w:t>
      </w:r>
      <w:r>
        <w:t xml:space="preserve"> object, the light value</w:t>
      </w:r>
      <w:r w:rsidR="009221CC">
        <w:t xml:space="preserve"> for said object is decreased uniformly over each signal band. The un</w:t>
      </w:r>
      <w:r w:rsidR="00494D11">
        <w:t>-n</w:t>
      </w:r>
      <w:r w:rsidR="009221CC">
        <w:t>ormalized input of RGB signals</w:t>
      </w:r>
      <w:r>
        <w:t xml:space="preserve"> cannot be trusted to classify objects</w:t>
      </w:r>
      <w:r w:rsidR="0019140C">
        <w:t>,</w:t>
      </w:r>
      <w:r w:rsidR="00494D11">
        <w:t xml:space="preserve"> due to this fact</w:t>
      </w:r>
      <w:r>
        <w:t xml:space="preserve">. </w:t>
      </w:r>
      <w:r w:rsidR="0019140C">
        <w:t>When</w:t>
      </w:r>
      <w:r w:rsidR="00267EA6">
        <w:t xml:space="preserve"> the robot</w:t>
      </w:r>
      <w:r w:rsidR="0019140C">
        <w:t xml:space="preserve"> moves, it will pick </w:t>
      </w:r>
      <w:r w:rsidR="00267EA6">
        <w:t xml:space="preserve">the direction with </w:t>
      </w:r>
      <w:r w:rsidR="0019140C">
        <w:t>the highest intensity</w:t>
      </w:r>
      <w:r w:rsidR="00267EA6">
        <w:t xml:space="preserve"> light</w:t>
      </w:r>
      <w:r w:rsidR="0019140C">
        <w:t xml:space="preserve"> value based off equation 1.1</w:t>
      </w:r>
      <w:r w:rsidR="00267EA6">
        <w:t xml:space="preserve">. </w:t>
      </w:r>
      <w:r w:rsidR="00C45E5E">
        <w:t>It</w:t>
      </w:r>
      <w:r w:rsidR="00267EA6">
        <w:t xml:space="preserve"> is possible that the direction picked </w:t>
      </w:r>
      <w:r w:rsidR="00C45E5E">
        <w:t>will lead the robot</w:t>
      </w:r>
      <w:r w:rsidR="00E33D9B">
        <w:t xml:space="preserve"> to</w:t>
      </w:r>
      <w:r w:rsidR="0094560D">
        <w:t xml:space="preserve"> poisonous objects</w:t>
      </w:r>
      <w:r w:rsidR="00C45E5E">
        <w:t>; this is because direction is currently only based on the intensity of light not what type of object is producing the light</w:t>
      </w:r>
      <w:r w:rsidR="0094560D">
        <w:t xml:space="preserve">. </w:t>
      </w:r>
      <w:r w:rsidR="00420871">
        <w:t>Therefore, we need to implement a</w:t>
      </w:r>
      <w:r w:rsidR="00BA7695">
        <w:t xml:space="preserve"> direction</w:t>
      </w:r>
      <w:r w:rsidR="00420871">
        <w:t xml:space="preserve"> </w:t>
      </w:r>
      <w:r w:rsidR="0008398F">
        <w:t xml:space="preserve">neuron, which can move towards the </w:t>
      </w:r>
      <w:r w:rsidR="0008398F">
        <w:lastRenderedPageBreak/>
        <w:t>direction</w:t>
      </w:r>
      <w:r w:rsidR="00514EE8">
        <w:t xml:space="preserve"> with the</w:t>
      </w:r>
      <w:r w:rsidR="0008398F">
        <w:t xml:space="preserve"> closest nonpoisonous object</w:t>
      </w:r>
      <w:r w:rsidR="00420871">
        <w:t>.</w:t>
      </w:r>
      <w:r w:rsidR="0008398F">
        <w:t xml:space="preserve"> To solve this problem a neuronal network will be created that takes normalized RGB values and classifies these values as either good or bad one caveat is that neutral objects will be classified as bad. </w:t>
      </w:r>
      <w:r w:rsidR="00420871">
        <w:t xml:space="preserve"> </w:t>
      </w:r>
      <w:r w:rsidR="0008398F">
        <w:t>The goal of</w:t>
      </w:r>
      <w:r>
        <w:t xml:space="preserve"> architecture </w:t>
      </w:r>
      <w:r w:rsidR="0008398F">
        <w:t xml:space="preserve">7 </w:t>
      </w:r>
      <w:r>
        <w:t>is to see if a normalized RGB value can be used to</w:t>
      </w:r>
      <w:r w:rsidR="00442029">
        <w:t xml:space="preserve"> generate better direction selection</w:t>
      </w:r>
      <w:r>
        <w:t xml:space="preserve">. </w:t>
      </w:r>
    </w:p>
    <w:p w14:paraId="29645CF4" w14:textId="75E6AFB1" w:rsidR="00627D30" w:rsidRDefault="00A84EFE" w:rsidP="00A84EFE">
      <w:pPr>
        <w:pStyle w:val="BodyA"/>
        <w:spacing w:line="360" w:lineRule="auto"/>
        <w:jc w:val="center"/>
      </w:pPr>
      <w:r>
        <w:rPr>
          <w:noProof/>
        </w:rPr>
        <w:drawing>
          <wp:inline distT="0" distB="0" distL="0" distR="0" wp14:anchorId="74656A3A" wp14:editId="3E554C7C">
            <wp:extent cx="2913771" cy="1809536"/>
            <wp:effectExtent l="0" t="0" r="0" b="0"/>
            <wp:docPr id="6" name="Picture 6" descr="Macbook Pro:Users:matthewletter:Desktop:arch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book Pro:Users:matthewletter:Desktop:arch7.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14465" cy="1809967"/>
                    </a:xfrm>
                    <a:prstGeom prst="rect">
                      <a:avLst/>
                    </a:prstGeom>
                    <a:noFill/>
                    <a:ln>
                      <a:noFill/>
                    </a:ln>
                  </pic:spPr>
                </pic:pic>
              </a:graphicData>
            </a:graphic>
          </wp:inline>
        </w:drawing>
      </w:r>
    </w:p>
    <w:p w14:paraId="0F1F5CA8" w14:textId="6BCE3CC1" w:rsidR="007F08C0" w:rsidRDefault="007F08C0" w:rsidP="00A84EFE">
      <w:pPr>
        <w:pStyle w:val="BodyA"/>
        <w:spacing w:line="360" w:lineRule="auto"/>
        <w:jc w:val="center"/>
      </w:pPr>
      <w:r>
        <w:rPr>
          <w:rFonts w:ascii="Times New Roman"/>
        </w:rPr>
        <w:t xml:space="preserve">Figure 4: Representation of the normalized classification approach </w:t>
      </w:r>
    </w:p>
    <w:p w14:paraId="0A4ECE04" w14:textId="77777777" w:rsidR="00627D30" w:rsidRPr="00CC50CF" w:rsidRDefault="00627D30" w:rsidP="00627D30">
      <w:pPr>
        <w:pStyle w:val="Heading3"/>
        <w:spacing w:line="360" w:lineRule="auto"/>
        <w:rPr>
          <w:rFonts w:ascii="Times New Roman"/>
          <w:color w:val="000000"/>
        </w:rPr>
      </w:pPr>
      <w:bookmarkStart w:id="10" w:name="_Toc278989279"/>
      <w:r w:rsidRPr="00CC50CF">
        <w:rPr>
          <w:rFonts w:ascii="Times New Roman"/>
          <w:color w:val="000000"/>
        </w:rPr>
        <w:t>2.8 Architecture 7: Eat Objects based on Neuron</w:t>
      </w:r>
      <w:r w:rsidRPr="00CC50CF">
        <w:rPr>
          <w:rFonts w:ascii="Times New Roman"/>
          <w:color w:val="000000"/>
          <w:lang w:val="fr-FR"/>
        </w:rPr>
        <w:t xml:space="preserve"> </w:t>
      </w:r>
      <w:r w:rsidRPr="00CC50CF">
        <w:rPr>
          <w:rFonts w:ascii="Times New Roman"/>
          <w:color w:val="000000"/>
        </w:rPr>
        <w:t>Classification using RGB Percentage</w:t>
      </w:r>
      <w:bookmarkEnd w:id="10"/>
    </w:p>
    <w:p w14:paraId="0C422CF9" w14:textId="77777777" w:rsidR="00627D30" w:rsidRPr="00F67DB9" w:rsidRDefault="00627D30" w:rsidP="00627D30">
      <w:pPr>
        <w:pStyle w:val="BodyA"/>
      </w:pPr>
    </w:p>
    <w:p w14:paraId="5B515072" w14:textId="7C24660C" w:rsidR="00627D30" w:rsidRDefault="00627D30" w:rsidP="00627D30">
      <w:pPr>
        <w:pStyle w:val="BodyA"/>
        <w:spacing w:line="360" w:lineRule="auto"/>
        <w:jc w:val="both"/>
      </w:pPr>
      <w:r>
        <w:t>In architecture 6, we use</w:t>
      </w:r>
      <w:r w:rsidR="00D2738D">
        <w:t>d</w:t>
      </w:r>
      <w:r>
        <w:t xml:space="preserve"> norm</w:t>
      </w:r>
      <w:r w:rsidR="00D2738D">
        <w:t>alized RGB value to classify</w:t>
      </w:r>
      <w:r>
        <w:t xml:space="preserve"> object</w:t>
      </w:r>
      <w:r w:rsidR="00D2738D">
        <w:t>s. Now the neuronal architecture</w:t>
      </w:r>
      <w:r>
        <w:t xml:space="preserve"> will choose the direction based on both intensity and</w:t>
      </w:r>
      <w:r w:rsidR="00D2738D">
        <w:t xml:space="preserve"> whether an object is classified as poisonous,</w:t>
      </w:r>
      <w:r>
        <w:t xml:space="preserve"> </w:t>
      </w:r>
      <w:r w:rsidR="00D2738D">
        <w:t>with the goal being to</w:t>
      </w:r>
      <w:r>
        <w:t xml:space="preserve"> choose the most intense</w:t>
      </w:r>
      <w:r w:rsidR="00D2738D">
        <w:t xml:space="preserve"> good object</w:t>
      </w:r>
      <w:r>
        <w:t xml:space="preserve"> direction</w:t>
      </w:r>
      <w:r w:rsidR="00D2738D">
        <w:t>.</w:t>
      </w:r>
      <w:r w:rsidR="00E60F7C">
        <w:t xml:space="preserve"> In our direction neuron, it will take into consideration the output of LMS neuron. If </w:t>
      </w:r>
      <w:r w:rsidR="00D2738D">
        <w:t xml:space="preserve">the </w:t>
      </w:r>
      <w:r w:rsidR="00E60F7C">
        <w:t>LMS neuron c</w:t>
      </w:r>
      <w:r w:rsidR="00D2738D">
        <w:t>lassifies</w:t>
      </w:r>
      <w:r w:rsidR="002843BE">
        <w:t xml:space="preserve"> the direction</w:t>
      </w:r>
      <w:r w:rsidR="00D2738D">
        <w:t xml:space="preserve"> as containing a</w:t>
      </w:r>
      <w:r w:rsidR="00E968EE">
        <w:t xml:space="preserve"> poisonous then the next highest intensity</w:t>
      </w:r>
      <w:r w:rsidR="00E60F7C">
        <w:t xml:space="preserve"> direction neuron will </w:t>
      </w:r>
      <w:r w:rsidR="00E968EE">
        <w:t>be chosen for classification.</w:t>
      </w:r>
    </w:p>
    <w:p w14:paraId="0EF7F70B" w14:textId="544B25B4" w:rsidR="00ED36F8" w:rsidRDefault="00ED36F8" w:rsidP="00ED36F8">
      <w:pPr>
        <w:pStyle w:val="BodyA"/>
        <w:spacing w:line="360" w:lineRule="auto"/>
        <w:jc w:val="center"/>
      </w:pPr>
      <w:r>
        <w:rPr>
          <w:noProof/>
        </w:rPr>
        <w:drawing>
          <wp:inline distT="0" distB="0" distL="0" distR="0" wp14:anchorId="2C9FABBB" wp14:editId="2F78409C">
            <wp:extent cx="4120075" cy="2134235"/>
            <wp:effectExtent l="0" t="0" r="0" b="0"/>
            <wp:docPr id="17" name="Picture 17" descr="Macbook Pro:Users:matthewletter:Desktop:arch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esktop:arch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23637" cy="2136080"/>
                    </a:xfrm>
                    <a:prstGeom prst="rect">
                      <a:avLst/>
                    </a:prstGeom>
                    <a:noFill/>
                    <a:ln>
                      <a:noFill/>
                    </a:ln>
                  </pic:spPr>
                </pic:pic>
              </a:graphicData>
            </a:graphic>
          </wp:inline>
        </w:drawing>
      </w:r>
    </w:p>
    <w:p w14:paraId="45FE2267" w14:textId="22058D46" w:rsidR="003617AF" w:rsidRDefault="00ED36F8" w:rsidP="00997334">
      <w:pPr>
        <w:pStyle w:val="BodyA"/>
        <w:spacing w:line="360" w:lineRule="auto"/>
        <w:jc w:val="center"/>
      </w:pPr>
      <w:r>
        <w:rPr>
          <w:rFonts w:ascii="Times New Roman"/>
        </w:rPr>
        <w:t xml:space="preserve">Figure 5: Network diagram of the LMS neuron for classifying food with pre-classification before winners take all </w:t>
      </w:r>
      <w:r w:rsidR="00E744E1">
        <w:rPr>
          <w:rFonts w:ascii="Times New Roman"/>
        </w:rPr>
        <w:t xml:space="preserve">network </w:t>
      </w:r>
      <w:r w:rsidR="00661153">
        <w:rPr>
          <w:rFonts w:ascii="Times New Roman"/>
        </w:rPr>
        <w:t>layer</w:t>
      </w:r>
      <w:r w:rsidR="00461EE1">
        <w:rPr>
          <w:rFonts w:ascii="Times New Roman"/>
        </w:rPr>
        <w:t>s</w:t>
      </w:r>
      <w:r>
        <w:rPr>
          <w:rFonts w:ascii="Times New Roman"/>
        </w:rPr>
        <w:t>.</w:t>
      </w:r>
    </w:p>
    <w:p w14:paraId="1E94252A" w14:textId="24A36636" w:rsidR="003617AF" w:rsidRPr="00CC50CF" w:rsidRDefault="003617AF" w:rsidP="003617AF">
      <w:pPr>
        <w:pStyle w:val="Heading3"/>
        <w:spacing w:line="360" w:lineRule="auto"/>
        <w:rPr>
          <w:rFonts w:ascii="Times New Roman"/>
          <w:color w:val="000000"/>
        </w:rPr>
      </w:pPr>
      <w:bookmarkStart w:id="11" w:name="_Toc278989280"/>
      <w:r w:rsidRPr="00CC50CF">
        <w:rPr>
          <w:rFonts w:ascii="Times New Roman"/>
          <w:color w:val="000000"/>
        </w:rPr>
        <w:lastRenderedPageBreak/>
        <w:t>2.9 Archit</w:t>
      </w:r>
      <w:r w:rsidR="000718DF" w:rsidRPr="00CC50CF">
        <w:rPr>
          <w:rFonts w:ascii="Times New Roman"/>
          <w:color w:val="000000"/>
        </w:rPr>
        <w:t>ecture 8</w:t>
      </w:r>
      <w:r w:rsidRPr="00CC50CF">
        <w:rPr>
          <w:rFonts w:ascii="Times New Roman"/>
          <w:color w:val="000000"/>
        </w:rPr>
        <w:t xml:space="preserve">: Eat </w:t>
      </w:r>
      <w:r w:rsidR="00A24C98" w:rsidRPr="00CC50CF">
        <w:rPr>
          <w:rFonts w:ascii="Times New Roman"/>
          <w:color w:val="000000"/>
        </w:rPr>
        <w:t xml:space="preserve">Few </w:t>
      </w:r>
      <w:r w:rsidRPr="00CC50CF">
        <w:rPr>
          <w:rFonts w:ascii="Times New Roman"/>
          <w:color w:val="000000"/>
        </w:rPr>
        <w:t>Objects based on Neuron</w:t>
      </w:r>
      <w:r w:rsidRPr="00CC50CF">
        <w:rPr>
          <w:rFonts w:ascii="Times New Roman"/>
          <w:color w:val="000000"/>
          <w:lang w:val="fr-FR"/>
        </w:rPr>
        <w:t xml:space="preserve"> </w:t>
      </w:r>
      <w:r w:rsidRPr="00CC50CF">
        <w:rPr>
          <w:rFonts w:ascii="Times New Roman"/>
          <w:color w:val="000000"/>
        </w:rPr>
        <w:t>Classification using RGB Percentage</w:t>
      </w:r>
      <w:bookmarkEnd w:id="11"/>
    </w:p>
    <w:p w14:paraId="62652B27" w14:textId="25257FBD" w:rsidR="00A3305F" w:rsidRDefault="00E91881" w:rsidP="00627D30">
      <w:pPr>
        <w:pStyle w:val="BodyA"/>
        <w:spacing w:line="360" w:lineRule="auto"/>
        <w:jc w:val="both"/>
      </w:pPr>
      <w:r>
        <w:t xml:space="preserve">In previous architectures, </w:t>
      </w:r>
      <w:r w:rsidR="00A3305F">
        <w:t>food was eaten</w:t>
      </w:r>
      <w:r>
        <w:t xml:space="preserve"> from three</w:t>
      </w:r>
      <w:r w:rsidR="00F519FC">
        <w:t xml:space="preserve"> sides</w:t>
      </w:r>
      <w:r w:rsidR="00510318">
        <w:t xml:space="preserve"> 0, 1 and 7. </w:t>
      </w:r>
      <w:r w:rsidR="007F08C0">
        <w:t xml:space="preserve"> In architecture 8 we will only eat food in one direction</w:t>
      </w:r>
      <w:r w:rsidR="00ED36F8">
        <w:t xml:space="preserve"> as show in figure 6</w:t>
      </w:r>
      <w:r w:rsidR="007F08C0">
        <w:t>.</w:t>
      </w:r>
    </w:p>
    <w:p w14:paraId="3F29831F" w14:textId="7DAE59C9" w:rsidR="00A3305F" w:rsidRDefault="00A3305F" w:rsidP="00A3305F">
      <w:pPr>
        <w:pStyle w:val="BodyA"/>
        <w:spacing w:line="360" w:lineRule="auto"/>
        <w:jc w:val="center"/>
      </w:pPr>
      <w:r>
        <w:rPr>
          <w:noProof/>
        </w:rPr>
        <w:drawing>
          <wp:inline distT="0" distB="0" distL="0" distR="0" wp14:anchorId="043B6D9F" wp14:editId="40AF8ABD">
            <wp:extent cx="2324686" cy="1440465"/>
            <wp:effectExtent l="0" t="0" r="0" b="0"/>
            <wp:docPr id="16" name="Picture 16" descr="Macbook Pro:Users:matthewletter:Desktop:arch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book Pro:Users:matthewletter:Desktop:arch8.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25326" cy="1440861"/>
                    </a:xfrm>
                    <a:prstGeom prst="rect">
                      <a:avLst/>
                    </a:prstGeom>
                    <a:noFill/>
                    <a:ln>
                      <a:noFill/>
                    </a:ln>
                  </pic:spPr>
                </pic:pic>
              </a:graphicData>
            </a:graphic>
          </wp:inline>
        </w:drawing>
      </w:r>
    </w:p>
    <w:p w14:paraId="077C2785" w14:textId="7BB6E9EB" w:rsidR="007F08C0" w:rsidRDefault="00ED36F8" w:rsidP="007F08C0">
      <w:pPr>
        <w:pStyle w:val="BodyA"/>
        <w:spacing w:line="360" w:lineRule="auto"/>
        <w:jc w:val="center"/>
      </w:pPr>
      <w:r>
        <w:rPr>
          <w:rFonts w:ascii="Times New Roman"/>
        </w:rPr>
        <w:t>Figure 6</w:t>
      </w:r>
      <w:r w:rsidR="007F08C0">
        <w:rPr>
          <w:rFonts w:ascii="Times New Roman"/>
        </w:rPr>
        <w:t xml:space="preserve">: </w:t>
      </w:r>
      <w:r w:rsidR="00F110E9">
        <w:rPr>
          <w:rFonts w:ascii="Times New Roman"/>
        </w:rPr>
        <w:t>Diagram of the new eat direction for the robot.</w:t>
      </w:r>
    </w:p>
    <w:p w14:paraId="4519BD33" w14:textId="77777777" w:rsidR="007F08C0" w:rsidRDefault="007F08C0" w:rsidP="00A3305F">
      <w:pPr>
        <w:pStyle w:val="BodyA"/>
        <w:spacing w:line="360" w:lineRule="auto"/>
        <w:jc w:val="center"/>
      </w:pPr>
    </w:p>
    <w:p w14:paraId="417A94F2" w14:textId="2C35FCB0" w:rsidR="003617AF" w:rsidRDefault="00F110E9" w:rsidP="00627D30">
      <w:pPr>
        <w:pStyle w:val="BodyA"/>
        <w:spacing w:line="360" w:lineRule="auto"/>
        <w:jc w:val="both"/>
      </w:pPr>
      <w:r>
        <w:t>W</w:t>
      </w:r>
      <w:r w:rsidR="00510318">
        <w:t>e know</w:t>
      </w:r>
      <w:r w:rsidR="00E91881">
        <w:t xml:space="preserve"> that the </w:t>
      </w:r>
      <w:r w:rsidR="00510318">
        <w:t xml:space="preserve">light we check is </w:t>
      </w:r>
      <w:r w:rsidR="00AB6442">
        <w:t>straight in front of the robot. The front incoming light direction is</w:t>
      </w:r>
      <w:r w:rsidR="00510318">
        <w:t xml:space="preserve"> index </w:t>
      </w:r>
      <w:r w:rsidR="00AB6442">
        <w:t>at</w:t>
      </w:r>
      <w:r w:rsidR="00510318">
        <w:t xml:space="preserve"> 0</w:t>
      </w:r>
      <w:r w:rsidR="00AB6442">
        <w:t xml:space="preserve"> in the code</w:t>
      </w:r>
      <w:r w:rsidR="00510318">
        <w:t xml:space="preserve">. So in this architecture, we will only eat food </w:t>
      </w:r>
      <w:r w:rsidR="00921F23">
        <w:t>directly in front of the Robot</w:t>
      </w:r>
      <w:r w:rsidR="00510318">
        <w:t>.</w:t>
      </w:r>
      <w:r w:rsidR="00921F23">
        <w:t xml:space="preserve"> The problem from the previous architecture is that it would eat classify the forward object as good but the objects at positions indexed at 1 and 7 are bad and eaten giving bad classification results.</w:t>
      </w:r>
      <w:r w:rsidR="00510318">
        <w:t xml:space="preserve"> </w:t>
      </w:r>
      <w:r w:rsidR="00CC50CF">
        <w:t>The</w:t>
      </w:r>
      <w:r w:rsidR="00ED36F8">
        <w:t xml:space="preserve"> architecture from figure 5</w:t>
      </w:r>
      <w:r w:rsidR="00CC50CF">
        <w:t xml:space="preserve"> is still applied in this case with the change in eating.</w:t>
      </w:r>
    </w:p>
    <w:p w14:paraId="03ED2982" w14:textId="77777777" w:rsidR="005F3BA5" w:rsidRDefault="005F3BA5" w:rsidP="00627D30">
      <w:pPr>
        <w:pStyle w:val="BodyA"/>
        <w:spacing w:line="360" w:lineRule="auto"/>
        <w:jc w:val="both"/>
      </w:pPr>
    </w:p>
    <w:p w14:paraId="598818E1" w14:textId="77777777" w:rsidR="00627D30" w:rsidRDefault="00627D30" w:rsidP="00627D30">
      <w:pPr>
        <w:pStyle w:val="Heading"/>
        <w:rPr>
          <w:rFonts w:ascii="Times New Roman" w:eastAsia="Times New Roman" w:hAnsi="Times New Roman"/>
        </w:rPr>
      </w:pPr>
      <w:bookmarkStart w:id="12" w:name="_Toc278989281"/>
      <w:r>
        <w:rPr>
          <w:rFonts w:ascii="Times New Roman"/>
        </w:rPr>
        <w:t>3. Results</w:t>
      </w:r>
      <w:bookmarkEnd w:id="12"/>
    </w:p>
    <w:p w14:paraId="2BC62538" w14:textId="371638A2" w:rsidR="00627D30" w:rsidRPr="0072708E" w:rsidRDefault="00627D30" w:rsidP="00B0601B">
      <w:pPr>
        <w:pStyle w:val="Heading3"/>
        <w:spacing w:line="360" w:lineRule="auto"/>
        <w:rPr>
          <w:rFonts w:ascii="Times New Roman" w:eastAsia="Times New Roman" w:hAnsi="Times New Roman"/>
          <w:color w:val="000000" w:themeColor="text1"/>
        </w:rPr>
      </w:pPr>
      <w:bookmarkStart w:id="13" w:name="_Toc278989282"/>
      <w:r w:rsidRPr="0072708E">
        <w:rPr>
          <w:rFonts w:ascii="Times New Roman"/>
          <w:color w:val="000000" w:themeColor="text1"/>
        </w:rPr>
        <w:t>3.1 Architecture 0: No movement, measure lifetime</w:t>
      </w:r>
      <w:bookmarkEnd w:id="13"/>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627D30" w14:paraId="5782622F" w14:textId="77777777" w:rsidTr="00267EA6">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B8E91F5" w14:textId="2361AEF3" w:rsidR="00627D30" w:rsidRDefault="000B7A14" w:rsidP="00267EA6">
            <w:pPr>
              <w:pStyle w:val="TableStyle1A"/>
              <w:jc w:val="center"/>
            </w:pPr>
            <w:r>
              <w:rPr>
                <w:rFonts w:ascii="Times New Roman"/>
              </w:rPr>
              <w:t>Table 1: Over 200 runs, every run of a stationary robot had a lifespan of 5001 cycles</w:t>
            </w:r>
          </w:p>
        </w:tc>
      </w:tr>
      <w:tr w:rsidR="00627D30" w14:paraId="6E42BA14" w14:textId="77777777" w:rsidTr="00267EA6">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FFD7A6B" w14:textId="77777777" w:rsidR="00627D30" w:rsidRDefault="00627D30" w:rsidP="00267EA6">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A4E3070" w14:textId="77777777" w:rsidR="00627D30" w:rsidRDefault="00627D30" w:rsidP="00267EA6">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4A5232A" w14:textId="77777777" w:rsidR="00627D30" w:rsidRDefault="00627D30" w:rsidP="00267EA6">
            <w:pPr>
              <w:pStyle w:val="TableStyle2A"/>
              <w:jc w:val="center"/>
            </w:pPr>
            <w:r>
              <w:t>Lifetime Standard Deviation</w:t>
            </w:r>
          </w:p>
        </w:tc>
      </w:tr>
      <w:tr w:rsidR="00627D30" w14:paraId="31DA1C96" w14:textId="77777777" w:rsidTr="00267EA6">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0E97779" w14:textId="62B51537" w:rsidR="00627D30" w:rsidRDefault="00627D30" w:rsidP="00267EA6">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7990724" w14:textId="4AA98125" w:rsidR="00627D30" w:rsidRDefault="00525857" w:rsidP="00267EA6">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4B3D408" w14:textId="2DDE186B" w:rsidR="00627D30" w:rsidRDefault="00525857" w:rsidP="00267EA6">
            <w:pPr>
              <w:pStyle w:val="Body"/>
              <w:jc w:val="center"/>
            </w:pPr>
            <w:r>
              <w:t>0</w:t>
            </w:r>
          </w:p>
        </w:tc>
      </w:tr>
    </w:tbl>
    <w:p w14:paraId="17876CB4" w14:textId="77777777" w:rsidR="00627D30" w:rsidRDefault="00627D30" w:rsidP="00627D30">
      <w:pPr>
        <w:pStyle w:val="BodyA"/>
        <w:widowControl w:val="0"/>
        <w:spacing w:line="360" w:lineRule="auto"/>
        <w:ind w:firstLine="360"/>
        <w:jc w:val="both"/>
        <w:rPr>
          <w:rFonts w:ascii="Times New Roman" w:eastAsia="Times New Roman" w:hAnsi="Times New Roman"/>
        </w:rPr>
      </w:pPr>
    </w:p>
    <w:p w14:paraId="4161F06F" w14:textId="77777777" w:rsidR="00627D30" w:rsidRDefault="00627D30" w:rsidP="00627D30">
      <w:pPr>
        <w:pStyle w:val="BodyA"/>
        <w:widowControl w:val="0"/>
        <w:spacing w:line="360" w:lineRule="auto"/>
        <w:ind w:firstLine="360"/>
        <w:jc w:val="both"/>
      </w:pPr>
      <w:r>
        <w:rPr>
          <w:rFonts w:ascii="Times New Roman"/>
        </w:rPr>
        <w:t>From Table 1, we see that the robot life is 5001 cycles if it does not move and does not eat any food. The robot needs one cycle to jump out the loop initial start. So totally there are 5000 cycles of life given initially by the world to the robot at birth. Therefore, we could see that the basic metabolic rate should be 0.0002 unit/cycle.</w:t>
      </w:r>
    </w:p>
    <w:p w14:paraId="6551B142" w14:textId="77777777" w:rsidR="00627D30" w:rsidRPr="00160749" w:rsidRDefault="00627D30" w:rsidP="00627D30">
      <w:pPr>
        <w:pStyle w:val="Heading3"/>
        <w:spacing w:line="360" w:lineRule="auto"/>
        <w:rPr>
          <w:rFonts w:ascii="Times New Roman" w:eastAsia="Times New Roman" w:hAnsi="Times New Roman"/>
          <w:color w:val="000000"/>
        </w:rPr>
      </w:pPr>
      <w:bookmarkStart w:id="14" w:name="_Toc278989283"/>
      <w:r w:rsidRPr="00160749">
        <w:rPr>
          <w:rFonts w:ascii="Times New Roman"/>
          <w:color w:val="000000"/>
        </w:rPr>
        <w:lastRenderedPageBreak/>
        <w:t>3.2 Architecture 1: Movement, measure lifetime as a function of speed without eating food</w:t>
      </w:r>
      <w:bookmarkEnd w:id="14"/>
    </w:p>
    <w:p w14:paraId="0A0A1024" w14:textId="77777777" w:rsidR="00627D30" w:rsidRDefault="00627D30" w:rsidP="00627D30">
      <w:pPr>
        <w:pStyle w:val="BodyA"/>
        <w:spacing w:line="360" w:lineRule="auto"/>
        <w:ind w:firstLine="360"/>
        <w:rPr>
          <w:rFonts w:ascii="Times New Roman" w:eastAsia="Times New Roman" w:hAnsi="Times New Roman"/>
        </w:rPr>
      </w:pPr>
    </w:p>
    <w:p w14:paraId="3F19DC6A" w14:textId="77777777" w:rsidR="00627D30" w:rsidRDefault="00627D30" w:rsidP="00627D30">
      <w:pPr>
        <w:pStyle w:val="BodyA"/>
        <w:spacing w:line="360" w:lineRule="auto"/>
        <w:ind w:firstLine="360"/>
        <w:jc w:val="center"/>
      </w:pPr>
      <w:r>
        <w:rPr>
          <w:noProof/>
        </w:rPr>
        <w:drawing>
          <wp:inline distT="0" distB="0" distL="0" distR="0" wp14:anchorId="54EBF8B0" wp14:editId="7BB06913">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5E29B635" w14:textId="7866D14E" w:rsidR="00627D30" w:rsidRPr="0055671B" w:rsidRDefault="00547A6F" w:rsidP="00627D30">
      <w:pPr>
        <w:pStyle w:val="BodyA"/>
        <w:spacing w:line="360" w:lineRule="auto"/>
        <w:ind w:firstLine="360"/>
        <w:jc w:val="center"/>
      </w:pPr>
      <w:r>
        <w:rPr>
          <w:rFonts w:ascii="Times New Roman"/>
        </w:rPr>
        <w:t>Figure 7</w:t>
      </w:r>
      <w:r w:rsidR="00627D30">
        <w:rPr>
          <w:rFonts w:ascii="Times New Roman"/>
        </w:rPr>
        <w:t>: Shows the max speed of the robot to be 0.1</w:t>
      </w:r>
    </w:p>
    <w:p w14:paraId="013FF815" w14:textId="77777777" w:rsidR="00627D30" w:rsidRDefault="00627D30" w:rsidP="00627D30">
      <w:pPr>
        <w:pStyle w:val="BodyA"/>
        <w:spacing w:line="360" w:lineRule="auto"/>
        <w:ind w:firstLine="360"/>
        <w:rPr>
          <w:rFonts w:ascii="Times New Roman" w:eastAsia="Times New Roman" w:hAnsi="Times New Roman"/>
        </w:rPr>
      </w:pPr>
    </w:p>
    <w:p w14:paraId="0E1CF587" w14:textId="77777777" w:rsidR="00627D30" w:rsidRDefault="00627D30" w:rsidP="00627D30">
      <w:pPr>
        <w:pStyle w:val="BodyA"/>
        <w:spacing w:line="360" w:lineRule="auto"/>
        <w:ind w:firstLine="360"/>
        <w:jc w:val="center"/>
      </w:pPr>
      <w:r>
        <w:rPr>
          <w:noProof/>
        </w:rPr>
        <w:drawing>
          <wp:inline distT="0" distB="0" distL="0" distR="0" wp14:anchorId="39BC08BF" wp14:editId="7DA85130">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080402DB" w14:textId="77777777" w:rsidR="00627D30" w:rsidRDefault="00627D30" w:rsidP="00627D30">
      <w:pPr>
        <w:pStyle w:val="BodyA"/>
        <w:spacing w:line="360" w:lineRule="auto"/>
        <w:ind w:firstLine="360"/>
        <w:jc w:val="center"/>
      </w:pPr>
    </w:p>
    <w:p w14:paraId="1CEE3D20" w14:textId="7ED5D691" w:rsidR="00627D30" w:rsidRDefault="00547A6F" w:rsidP="00627D30">
      <w:pPr>
        <w:pStyle w:val="BodyA"/>
        <w:spacing w:line="360" w:lineRule="auto"/>
        <w:ind w:firstLine="360"/>
        <w:jc w:val="center"/>
      </w:pPr>
      <w:r>
        <w:rPr>
          <w:rFonts w:ascii="Times New Roman"/>
        </w:rPr>
        <w:t>Figure 8</w:t>
      </w:r>
      <w:r w:rsidR="00627D30">
        <w:rPr>
          <w:rFonts w:ascii="Times New Roman"/>
        </w:rPr>
        <w:t>: Linear function of the life cycles with respect to the Robots speed.</w:t>
      </w:r>
    </w:p>
    <w:p w14:paraId="7AABC13C" w14:textId="77777777" w:rsidR="00627D30" w:rsidRDefault="00627D30" w:rsidP="00627D30">
      <w:pPr>
        <w:pStyle w:val="BodyA"/>
        <w:spacing w:line="360" w:lineRule="auto"/>
        <w:ind w:firstLine="360"/>
        <w:jc w:val="center"/>
      </w:pPr>
    </w:p>
    <w:p w14:paraId="2C2BD5F9" w14:textId="76553676" w:rsidR="00627D30" w:rsidRPr="00E968EE" w:rsidRDefault="00627D30" w:rsidP="00627D30">
      <w:pPr>
        <w:pStyle w:val="BodyA"/>
        <w:spacing w:line="360" w:lineRule="auto"/>
        <w:ind w:firstLine="360"/>
        <w:jc w:val="both"/>
        <w:rPr>
          <w:rFonts w:ascii="Times New Roman"/>
        </w:rPr>
      </w:pPr>
      <w:r>
        <w:rPr>
          <w:rFonts w:ascii="Times New Roman"/>
        </w:rPr>
        <w:t>From Figure 1, shows lifetime is directly correlated with the robot</w:t>
      </w:r>
      <w:r>
        <w:rPr>
          <w:rFonts w:ascii="Times New Roman"/>
        </w:rPr>
        <w:t>’</w:t>
      </w:r>
      <w:r>
        <w:rPr>
          <w:rFonts w:ascii="Times New Roman"/>
        </w:rPr>
        <w:t xml:space="preserve">s speed. When speed is less than 0.1 and increasing, then the lifetime of the robot has a nearly linear functional correlation with speed, where as speed increases, the lifetime is decreased. Furthermore, when the speed is over 0.1, the lifetime is constant. Therefore, the speed does not change, even though the speed is increasing. Changing the head angle originating from the same origin has limited </w:t>
      </w:r>
      <w:r>
        <w:rPr>
          <w:rFonts w:ascii="Times New Roman"/>
        </w:rPr>
        <w:lastRenderedPageBreak/>
        <w:t>effect on the life span of the robot, as the life span, with constant speed, showed no change. Therefore, the standard deviation for the lifetime at the same speed with head rotation is 0</w:t>
      </w:r>
    </w:p>
    <w:p w14:paraId="28BC7319" w14:textId="77777777" w:rsidR="00627D30" w:rsidRDefault="00627D30" w:rsidP="00627D30">
      <w:pPr>
        <w:pStyle w:val="Heading3"/>
        <w:spacing w:line="360" w:lineRule="auto"/>
        <w:rPr>
          <w:rFonts w:ascii="Times New Roman"/>
          <w:color w:val="000000"/>
        </w:rPr>
      </w:pPr>
      <w:bookmarkStart w:id="15" w:name="_Toc278989284"/>
      <w:r>
        <w:rPr>
          <w:rFonts w:ascii="Times New Roman"/>
          <w:color w:val="000000"/>
        </w:rPr>
        <w:t>3.3 Architecture 2: Movement, measure lifetime as a function of speed with eating food</w:t>
      </w:r>
      <w:bookmarkEnd w:id="15"/>
    </w:p>
    <w:p w14:paraId="60983E0D" w14:textId="77777777" w:rsidR="00627D30" w:rsidRDefault="00627D30" w:rsidP="00627D30">
      <w:pPr>
        <w:pStyle w:val="BodyA"/>
        <w:spacing w:line="360" w:lineRule="auto"/>
      </w:pPr>
    </w:p>
    <w:p w14:paraId="4B916CDC" w14:textId="77777777" w:rsidR="00627D30" w:rsidRDefault="00627D30" w:rsidP="00627D30">
      <w:pPr>
        <w:pStyle w:val="BodyA"/>
        <w:spacing w:line="360" w:lineRule="auto"/>
        <w:jc w:val="center"/>
      </w:pPr>
      <w:r>
        <w:rPr>
          <w:noProof/>
        </w:rPr>
        <w:drawing>
          <wp:inline distT="0" distB="0" distL="0" distR="0" wp14:anchorId="3D3F9B6B" wp14:editId="4C3A30D0">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250A2298" w14:textId="3C624C09" w:rsidR="00627D30" w:rsidRDefault="00547A6F" w:rsidP="00627D30">
      <w:pPr>
        <w:pStyle w:val="BodyA"/>
        <w:spacing w:line="360" w:lineRule="auto"/>
        <w:jc w:val="center"/>
      </w:pPr>
      <w:r>
        <w:rPr>
          <w:rFonts w:ascii="Times New Roman"/>
        </w:rPr>
        <w:t>Figure 9</w:t>
      </w:r>
      <w:r w:rsidR="00627D30">
        <w:rPr>
          <w:rFonts w:ascii="Times New Roman"/>
        </w:rPr>
        <w:t xml:space="preserve">:  Error bar graph of varying speeds and directions where the standard deviation is represented as bars and the trend line represents the mean. </w:t>
      </w:r>
    </w:p>
    <w:p w14:paraId="10DDDF90" w14:textId="77777777" w:rsidR="00627D30" w:rsidRDefault="00627D30" w:rsidP="00627D30">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7AB7F0C6" w14:textId="77777777" w:rsidTr="00267EA6">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2AD64F96" w14:textId="391F1003" w:rsidR="00627D30" w:rsidRPr="00547A6F" w:rsidRDefault="00547A6F" w:rsidP="00547A6F">
            <w:pPr>
              <w:pStyle w:val="BodyA"/>
              <w:spacing w:line="360" w:lineRule="auto"/>
              <w:jc w:val="center"/>
              <w:rPr>
                <w:b/>
              </w:rPr>
            </w:pPr>
            <w:r w:rsidRPr="00547A6F">
              <w:rPr>
                <w:rFonts w:ascii="Times New Roman"/>
                <w:b/>
              </w:rPr>
              <w:t xml:space="preserve">Table 2: </w:t>
            </w:r>
            <w:r w:rsidRPr="00547A6F">
              <w:rPr>
                <w:b/>
              </w:rPr>
              <w:t>Robot lifetime mean and standard deviation for different speed rate for comparison with future architectures.</w:t>
            </w:r>
          </w:p>
        </w:tc>
      </w:tr>
      <w:tr w:rsidR="00627D30" w14:paraId="0BD18DCA"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D9CE079"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65C8E9A"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7D75B2D" w14:textId="77777777" w:rsidR="00627D30" w:rsidRDefault="00627D30" w:rsidP="00267EA6">
            <w:pPr>
              <w:pStyle w:val="TableStyle2A"/>
              <w:jc w:val="center"/>
            </w:pPr>
            <w:r>
              <w:t>Lifetime Standard Deviation</w:t>
            </w:r>
          </w:p>
        </w:tc>
      </w:tr>
      <w:tr w:rsidR="00627D30" w14:paraId="57C4F64C"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3939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7108A1" w14:textId="77777777" w:rsidR="00627D30" w:rsidRDefault="00627D30" w:rsidP="00267EA6">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A64CACE" w14:textId="77777777" w:rsidR="00627D30" w:rsidRDefault="00627D30" w:rsidP="00267EA6">
            <w:pPr>
              <w:pStyle w:val="Body"/>
              <w:jc w:val="center"/>
            </w:pPr>
            <w:r>
              <w:t>884</w:t>
            </w:r>
          </w:p>
        </w:tc>
      </w:tr>
      <w:tr w:rsidR="00627D30" w14:paraId="1F35743D"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A299F4F" w14:textId="77777777" w:rsidR="00627D30" w:rsidRDefault="00627D30"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9D165D3" w14:textId="77777777" w:rsidR="00627D30" w:rsidRDefault="00627D30" w:rsidP="00267EA6">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13C3E79" w14:textId="77777777" w:rsidR="00627D30" w:rsidRDefault="00627D30" w:rsidP="00267EA6">
            <w:pPr>
              <w:pStyle w:val="Body"/>
              <w:jc w:val="center"/>
            </w:pPr>
            <w:r>
              <w:t>973</w:t>
            </w:r>
          </w:p>
        </w:tc>
      </w:tr>
      <w:tr w:rsidR="00627D30" w14:paraId="32041475"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0B8F830"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633D6" w14:textId="77777777" w:rsidR="00627D30" w:rsidRDefault="00627D30" w:rsidP="00267EA6">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5CF6FE1" w14:textId="77777777" w:rsidR="00627D30" w:rsidRDefault="00627D30" w:rsidP="00267EA6">
            <w:pPr>
              <w:pStyle w:val="Body"/>
              <w:jc w:val="center"/>
            </w:pPr>
            <w:r>
              <w:t>849</w:t>
            </w:r>
          </w:p>
        </w:tc>
      </w:tr>
      <w:tr w:rsidR="00627D30" w14:paraId="550BACB8"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91A0F2"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D858F4" w14:textId="77777777" w:rsidR="00627D30" w:rsidRDefault="00627D30" w:rsidP="00267EA6">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D957D7" w14:textId="77777777" w:rsidR="00627D30" w:rsidRDefault="00627D30" w:rsidP="00267EA6">
            <w:pPr>
              <w:pStyle w:val="Body"/>
              <w:jc w:val="center"/>
            </w:pPr>
            <w:r>
              <w:t>765</w:t>
            </w:r>
          </w:p>
        </w:tc>
      </w:tr>
      <w:tr w:rsidR="00627D30" w14:paraId="74CF582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BEDF1F9"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68C336" w14:textId="77777777" w:rsidR="00627D30" w:rsidRDefault="00627D30" w:rsidP="00267EA6">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815BBB7" w14:textId="77777777" w:rsidR="00627D30" w:rsidRDefault="00627D30" w:rsidP="00267EA6">
            <w:pPr>
              <w:pStyle w:val="Body"/>
              <w:jc w:val="center"/>
            </w:pPr>
            <w:r>
              <w:t>832</w:t>
            </w:r>
          </w:p>
        </w:tc>
      </w:tr>
      <w:tr w:rsidR="00627D30" w14:paraId="57A0711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760053" w14:textId="77777777" w:rsidR="00627D30" w:rsidRDefault="00627D30" w:rsidP="00267EA6">
            <w:pPr>
              <w:pStyle w:val="TableStyle1A"/>
              <w:jc w:val="center"/>
            </w:pPr>
            <w:r>
              <w:lastRenderedPageBreak/>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F74B7E"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17E45C" w14:textId="77777777" w:rsidR="00627D30" w:rsidRDefault="00627D30" w:rsidP="00267EA6">
            <w:pPr>
              <w:pStyle w:val="Body"/>
              <w:jc w:val="center"/>
            </w:pPr>
            <w:r>
              <w:t>827</w:t>
            </w:r>
          </w:p>
        </w:tc>
      </w:tr>
      <w:tr w:rsidR="00627D30" w14:paraId="6CACA52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120619E"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24DBC73" w14:textId="77777777" w:rsidR="00627D30" w:rsidRDefault="00627D30" w:rsidP="00267EA6">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B433748" w14:textId="77777777" w:rsidR="00627D30" w:rsidRDefault="00627D30" w:rsidP="00267EA6">
            <w:pPr>
              <w:pStyle w:val="Body"/>
              <w:jc w:val="center"/>
            </w:pPr>
            <w:r>
              <w:t>827</w:t>
            </w:r>
          </w:p>
        </w:tc>
      </w:tr>
    </w:tbl>
    <w:p w14:paraId="364823B4" w14:textId="77777777" w:rsidR="00627D30" w:rsidRDefault="00627D30" w:rsidP="00627D30">
      <w:pPr>
        <w:pStyle w:val="BodyA"/>
        <w:spacing w:line="360" w:lineRule="auto"/>
        <w:jc w:val="center"/>
        <w:rPr>
          <w:rFonts w:ascii="Times New Roman"/>
        </w:rPr>
      </w:pPr>
    </w:p>
    <w:p w14:paraId="60623F35" w14:textId="77777777" w:rsidR="00627D30" w:rsidRDefault="00627D30" w:rsidP="00627D30">
      <w:pPr>
        <w:pStyle w:val="BodyA"/>
        <w:spacing w:line="360" w:lineRule="auto"/>
        <w:jc w:val="center"/>
      </w:pPr>
    </w:p>
    <w:p w14:paraId="341FB224" w14:textId="77777777" w:rsidR="00627D30" w:rsidRPr="00CF3E17" w:rsidRDefault="00627D30" w:rsidP="00627D30">
      <w:pPr>
        <w:pStyle w:val="BodyA"/>
        <w:spacing w:line="360" w:lineRule="auto"/>
        <w:jc w:val="both"/>
        <w:rPr>
          <w:rFonts w:ascii="Times New Roman"/>
        </w:rPr>
      </w:pPr>
      <w:r>
        <w:rPr>
          <w:rFonts w:ascii="Times New Roman"/>
        </w:rPr>
        <w:t xml:space="preserve">Figure 3 shows the final result of lifetime vs. speed, with the robot eating food all food it encounters. Like Architecture 1, the lifetime is correlated with speed, further supporting our hypothesis from the previous architecture of their relation. As speed increases, the mean lifetime decreases. When the robots speed goes over 0.1, the mean lifetime is stabilized. There is a standard deviation greater than 0 for this architecture because the robot is eat everything it encounters which is effecting its life either positively or negatively based on the standard deviations range around the trend line lifespan mean. </w:t>
      </w:r>
    </w:p>
    <w:p w14:paraId="3F01D968" w14:textId="77777777" w:rsidR="00627D30" w:rsidRPr="00A40C2C" w:rsidRDefault="00627D30" w:rsidP="00627D30">
      <w:pPr>
        <w:pStyle w:val="Heading3"/>
        <w:spacing w:line="360" w:lineRule="auto"/>
        <w:rPr>
          <w:color w:val="000000" w:themeColor="text1"/>
        </w:rPr>
      </w:pPr>
      <w:bookmarkStart w:id="16" w:name="_Toc278989285"/>
      <w:r w:rsidRPr="00A40C2C">
        <w:rPr>
          <w:rFonts w:ascii="Times New Roman"/>
          <w:color w:val="000000" w:themeColor="text1"/>
        </w:rPr>
        <w:t xml:space="preserve">3.4 </w:t>
      </w:r>
      <w:r w:rsidRPr="00A40C2C">
        <w:rPr>
          <w:color w:val="000000" w:themeColor="text1"/>
        </w:rPr>
        <w:t>Architecture 3: Neuronal Classification of food</w:t>
      </w:r>
      <w:bookmarkEnd w:id="16"/>
    </w:p>
    <w:p w14:paraId="44FE4BD0" w14:textId="77777777" w:rsidR="00627D30" w:rsidRPr="00547A6F" w:rsidRDefault="00627D30" w:rsidP="00627D30">
      <w:pPr>
        <w:pStyle w:val="BodyA"/>
        <w:spacing w:line="360" w:lineRule="auto"/>
        <w:jc w:val="center"/>
        <w:rPr>
          <w:b/>
        </w:rP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627D30" w:rsidRPr="00547A6F" w14:paraId="622A8637"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AF4D04" w14:textId="3CB1B87D" w:rsidR="00627D30" w:rsidRPr="00547A6F" w:rsidRDefault="00547A6F" w:rsidP="00547A6F">
            <w:pPr>
              <w:pStyle w:val="BodyA"/>
              <w:spacing w:line="360" w:lineRule="auto"/>
              <w:jc w:val="center"/>
              <w:rPr>
                <w:b/>
              </w:rPr>
            </w:pPr>
            <w:r w:rsidRPr="00547A6F">
              <w:rPr>
                <w:rFonts w:ascii="Times New Roman"/>
                <w:b/>
              </w:rPr>
              <w:t>Table 3: Root mean squared error (RMSE) vs. lifetime training result</w:t>
            </w:r>
          </w:p>
        </w:tc>
      </w:tr>
      <w:tr w:rsidR="00627D30" w14:paraId="1AF74104"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46BDE2D" w14:textId="77777777" w:rsidR="00627D30" w:rsidRDefault="00627D30"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3710EF" w14:textId="77777777" w:rsidR="00627D30" w:rsidRDefault="00627D30"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915739" w14:textId="77777777" w:rsidR="00627D30" w:rsidRDefault="00627D30"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2CBFA9B" w14:textId="77777777" w:rsidR="00627D30" w:rsidRDefault="00627D30"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659B811" w14:textId="77777777" w:rsidR="00627D30" w:rsidRDefault="00627D30" w:rsidP="00267EA6">
            <w:pPr>
              <w:pStyle w:val="TableStyle2"/>
              <w:spacing w:line="360" w:lineRule="auto"/>
              <w:jc w:val="center"/>
              <w:rPr>
                <w:u w:color="000000"/>
              </w:rPr>
            </w:pPr>
            <w:r>
              <w:t>3</w:t>
            </w:r>
          </w:p>
        </w:tc>
      </w:tr>
      <w:tr w:rsidR="00627D30" w14:paraId="264F9918"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A8602F5" w14:textId="77777777" w:rsidR="00627D30" w:rsidRDefault="00627D30"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22C35F1" w14:textId="77777777" w:rsidR="00627D30" w:rsidRDefault="00627D30" w:rsidP="00267EA6">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51E163A" w14:textId="77777777" w:rsidR="00627D30" w:rsidRDefault="00627D30" w:rsidP="00267EA6">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4760F9" w14:textId="77777777" w:rsidR="00627D30" w:rsidRDefault="00627D30" w:rsidP="00267EA6">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60093F" w14:textId="77777777" w:rsidR="00627D30" w:rsidRDefault="00627D30" w:rsidP="00267EA6">
            <w:pPr>
              <w:pStyle w:val="BodyA"/>
              <w:spacing w:line="360" w:lineRule="auto"/>
              <w:jc w:val="center"/>
            </w:pPr>
            <w:r>
              <w:rPr>
                <w:rFonts w:ascii="Times New Roman"/>
              </w:rPr>
              <w:t>-0.0570887</w:t>
            </w:r>
          </w:p>
        </w:tc>
      </w:tr>
    </w:tbl>
    <w:p w14:paraId="08958395" w14:textId="77777777" w:rsidR="00627D30" w:rsidRDefault="00627D30" w:rsidP="00627D30">
      <w:pPr>
        <w:pStyle w:val="BodyA"/>
        <w:spacing w:line="360" w:lineRule="auto"/>
        <w:jc w:val="center"/>
      </w:pPr>
    </w:p>
    <w:p w14:paraId="6AE5A4AC" w14:textId="0D4AB966" w:rsidR="00627D30" w:rsidRDefault="00A30714" w:rsidP="00627D30">
      <w:pPr>
        <w:pStyle w:val="BodyA"/>
        <w:spacing w:line="360" w:lineRule="auto"/>
        <w:jc w:val="both"/>
        <w:rPr>
          <w:rFonts w:ascii="Times New Roman"/>
        </w:rPr>
      </w:pPr>
      <w:r>
        <w:rPr>
          <w:rFonts w:ascii="Times New Roman"/>
        </w:rPr>
        <w:t>Fig 10</w:t>
      </w:r>
      <w:bookmarkStart w:id="17" w:name="_GoBack"/>
      <w:bookmarkEnd w:id="17"/>
      <w:r w:rsidR="00627D30">
        <w:rPr>
          <w:rFonts w:ascii="Times New Roman"/>
        </w:rPr>
        <w:t xml:space="preserve">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that. Table </w:t>
      </w:r>
      <w:r w:rsidR="00627D30">
        <w:rPr>
          <w:rFonts w:hAnsi="Times New Roman"/>
        </w:rPr>
        <w:t>…</w:t>
      </w:r>
      <w:r w:rsidR="00627D30">
        <w:rPr>
          <w:rFonts w:hAnsi="Times New Roman"/>
        </w:rPr>
        <w:t xml:space="preserve"> </w:t>
      </w:r>
      <w:r w:rsidR="00627D30">
        <w:rPr>
          <w:rFonts w:ascii="Times New Roman"/>
        </w:rPr>
        <w:t>shows the weight for the final trained neuron using RGB values. Therefore, in the following experience, we could use these weight to classify the objects robot meets and decide if robot should eat the objects or not.</w:t>
      </w:r>
    </w:p>
    <w:p w14:paraId="06EB4782" w14:textId="77777777" w:rsidR="00627D30" w:rsidRDefault="00627D30" w:rsidP="00627D30">
      <w:pPr>
        <w:pStyle w:val="BodyA"/>
        <w:spacing w:line="360" w:lineRule="auto"/>
        <w:jc w:val="center"/>
        <w:rPr>
          <w:rFonts w:ascii="Times New Roman"/>
        </w:rPr>
      </w:pPr>
    </w:p>
    <w:p w14:paraId="0B2304CC" w14:textId="77777777" w:rsidR="00627D30" w:rsidRDefault="00627D30" w:rsidP="00627D30">
      <w:pPr>
        <w:pStyle w:val="BodyA"/>
        <w:spacing w:line="360" w:lineRule="auto"/>
        <w:jc w:val="both"/>
        <w:rPr>
          <w:rFonts w:ascii="Times New Roman"/>
        </w:rPr>
      </w:pPr>
    </w:p>
    <w:p w14:paraId="597BACEC" w14:textId="77777777" w:rsidR="00627D30" w:rsidRDefault="00627D30" w:rsidP="00627D30">
      <w:pPr>
        <w:pStyle w:val="BodyA"/>
        <w:spacing w:line="360" w:lineRule="auto"/>
        <w:jc w:val="both"/>
      </w:pPr>
    </w:p>
    <w:p w14:paraId="78A5B704" w14:textId="77777777" w:rsidR="00627D30" w:rsidRDefault="00627D30" w:rsidP="00627D30">
      <w:pPr>
        <w:pStyle w:val="BodyA"/>
        <w:spacing w:line="360" w:lineRule="auto"/>
        <w:jc w:val="center"/>
      </w:pPr>
      <w:r>
        <w:rPr>
          <w:noProof/>
        </w:rPr>
        <w:lastRenderedPageBreak/>
        <mc:AlternateContent>
          <mc:Choice Requires="wps">
            <w:drawing>
              <wp:anchor distT="0" distB="0" distL="114300" distR="114300" simplePos="0" relativeHeight="251660288" behindDoc="0" locked="0" layoutInCell="1" allowOverlap="1" wp14:anchorId="6F6F6657" wp14:editId="1FB5FC16">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418D91A3" w14:textId="77777777" w:rsidR="00E968EE" w:rsidRDefault="00E968EE" w:rsidP="00627D30">
                            <w:r>
                              <w:rPr>
                                <w:noProof/>
                              </w:rPr>
                              <w:drawing>
                                <wp:inline distT="0" distB="0" distL="0" distR="0" wp14:anchorId="6F18F660" wp14:editId="05D989D5">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16548" cy="3388771"/>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" filled="f" strokeweight=".5pt">
                <v:textbox inset="4pt,4pt,4pt,4pt">
                  <w:txbxContent>
                    <w:p w14:paraId="418D91A3" w14:textId="77777777" w:rsidR="00E968EE" w:rsidRDefault="00E968EE" w:rsidP="00627D30">
                      <w:r>
                        <w:rPr>
                          <w:noProof/>
                        </w:rPr>
                        <w:drawing>
                          <wp:inline distT="0" distB="0" distL="0" distR="0" wp14:anchorId="6F18F660" wp14:editId="05D989D5">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16548" cy="3388771"/>
                                    </a:xfrm>
                                    <a:prstGeom prst="rect">
                                      <a:avLst/>
                                    </a:prstGeom>
                                    <a:noFill/>
                                    <a:ln>
                                      <a:noFill/>
                                    </a:ln>
                                  </pic:spPr>
                                </pic:pic>
                              </a:graphicData>
                            </a:graphic>
                          </wp:inline>
                        </w:drawing>
                      </w:r>
                    </w:p>
                  </w:txbxContent>
                </v:textbox>
                <w10:wrap type="square"/>
              </v:shape>
            </w:pict>
          </mc:Fallback>
        </mc:AlternateContent>
      </w:r>
    </w:p>
    <w:p w14:paraId="086B1A21" w14:textId="77777777" w:rsidR="00627D30" w:rsidRDefault="00627D30" w:rsidP="00627D30">
      <w:pPr>
        <w:pStyle w:val="BodyA"/>
        <w:spacing w:line="360" w:lineRule="auto"/>
        <w:jc w:val="both"/>
      </w:pPr>
    </w:p>
    <w:p w14:paraId="0FD61944" w14:textId="77777777" w:rsidR="00627D30" w:rsidRDefault="00627D30" w:rsidP="00627D30">
      <w:pPr>
        <w:pStyle w:val="BodyA"/>
        <w:spacing w:line="360" w:lineRule="auto"/>
        <w:jc w:val="both"/>
      </w:pPr>
    </w:p>
    <w:p w14:paraId="2393FECD" w14:textId="77777777" w:rsidR="00627D30" w:rsidRDefault="00627D30" w:rsidP="00627D30">
      <w:pPr>
        <w:pStyle w:val="BodyA"/>
        <w:spacing w:line="360" w:lineRule="auto"/>
        <w:jc w:val="both"/>
      </w:pPr>
    </w:p>
    <w:p w14:paraId="7FA2C1AE" w14:textId="77777777" w:rsidR="00627D30" w:rsidRDefault="00627D30" w:rsidP="00627D30">
      <w:pPr>
        <w:pStyle w:val="BodyA"/>
        <w:spacing w:line="360" w:lineRule="auto"/>
        <w:jc w:val="both"/>
      </w:pPr>
    </w:p>
    <w:p w14:paraId="21ED2DCB" w14:textId="77777777" w:rsidR="00627D30" w:rsidRDefault="00627D30" w:rsidP="00627D30">
      <w:pPr>
        <w:pStyle w:val="BodyA"/>
        <w:spacing w:line="360" w:lineRule="auto"/>
        <w:jc w:val="both"/>
      </w:pPr>
    </w:p>
    <w:p w14:paraId="230288B5" w14:textId="77777777" w:rsidR="00627D30" w:rsidRDefault="00627D30" w:rsidP="00627D30">
      <w:pPr>
        <w:pStyle w:val="BodyA"/>
        <w:spacing w:line="360" w:lineRule="auto"/>
        <w:jc w:val="both"/>
      </w:pPr>
    </w:p>
    <w:p w14:paraId="334357EE" w14:textId="77777777" w:rsidR="00627D30" w:rsidRDefault="00627D30" w:rsidP="00627D30">
      <w:pPr>
        <w:pStyle w:val="BodyA"/>
        <w:spacing w:line="360" w:lineRule="auto"/>
        <w:jc w:val="both"/>
      </w:pPr>
    </w:p>
    <w:p w14:paraId="39910693" w14:textId="77777777" w:rsidR="00627D30" w:rsidRDefault="00627D30" w:rsidP="00627D30">
      <w:pPr>
        <w:pStyle w:val="BodyA"/>
        <w:spacing w:line="360" w:lineRule="auto"/>
        <w:jc w:val="both"/>
      </w:pPr>
    </w:p>
    <w:p w14:paraId="0BB60953" w14:textId="77777777" w:rsidR="00627D30" w:rsidRDefault="00627D30" w:rsidP="00627D30">
      <w:pPr>
        <w:pStyle w:val="BodyA"/>
        <w:spacing w:line="360" w:lineRule="auto"/>
        <w:jc w:val="both"/>
      </w:pPr>
    </w:p>
    <w:p w14:paraId="61907969" w14:textId="77777777" w:rsidR="00627D30" w:rsidRDefault="00627D30" w:rsidP="00627D30">
      <w:pPr>
        <w:pStyle w:val="BodyA"/>
        <w:spacing w:line="360" w:lineRule="auto"/>
        <w:jc w:val="both"/>
      </w:pPr>
    </w:p>
    <w:p w14:paraId="7E8E9D30" w14:textId="77777777" w:rsidR="00627D30" w:rsidRDefault="00627D30" w:rsidP="00627D30">
      <w:pPr>
        <w:pStyle w:val="BodyA"/>
        <w:spacing w:line="360" w:lineRule="auto"/>
        <w:jc w:val="both"/>
      </w:pPr>
    </w:p>
    <w:p w14:paraId="403137CB" w14:textId="77777777" w:rsidR="00627D30" w:rsidRDefault="00627D30" w:rsidP="00627D30">
      <w:pPr>
        <w:pStyle w:val="BodyA"/>
        <w:spacing w:line="360" w:lineRule="auto"/>
        <w:jc w:val="both"/>
      </w:pPr>
    </w:p>
    <w:p w14:paraId="3B363C3D" w14:textId="77777777" w:rsidR="00627D30" w:rsidRDefault="00627D30" w:rsidP="00627D30">
      <w:pPr>
        <w:pStyle w:val="BodyA"/>
        <w:spacing w:line="360" w:lineRule="auto"/>
        <w:jc w:val="both"/>
      </w:pPr>
    </w:p>
    <w:p w14:paraId="2AB1D3AB" w14:textId="77777777" w:rsidR="00627D30" w:rsidRDefault="00627D30" w:rsidP="00627D30">
      <w:pPr>
        <w:pStyle w:val="BodyA"/>
        <w:spacing w:line="360" w:lineRule="auto"/>
        <w:jc w:val="both"/>
      </w:pPr>
    </w:p>
    <w:p w14:paraId="031202FE" w14:textId="7849CB8B" w:rsidR="00627D30" w:rsidRPr="00171601" w:rsidRDefault="00514AD3" w:rsidP="00627D30">
      <w:pPr>
        <w:pStyle w:val="BodyA"/>
        <w:spacing w:line="360" w:lineRule="auto"/>
        <w:jc w:val="center"/>
      </w:pPr>
      <w:r>
        <w:rPr>
          <w:rFonts w:ascii="Times New Roman"/>
        </w:rPr>
        <w:t>Figure 10</w:t>
      </w:r>
      <w:r w:rsidR="00627D30">
        <w:rPr>
          <w:rFonts w:ascii="Times New Roman"/>
        </w:rPr>
        <w:t>: Direction decision neuron checking with a 5</w:t>
      </w:r>
      <w:r w:rsidR="00627D30">
        <w:rPr>
          <w:rFonts w:ascii="Times New Roman"/>
          <w:vertAlign w:val="superscript"/>
        </w:rPr>
        <w:t xml:space="preserve">o </w:t>
      </w:r>
      <w:r w:rsidR="00627D30">
        <w:rPr>
          <w:rFonts w:ascii="Times New Roman"/>
        </w:rPr>
        <w:t>rotation change after each life. This graph shows the RMSE dropping from 0.9 to asymptote around 0.3 suggesting that the LSM neuron has learned to classify objects it has encountered.</w:t>
      </w:r>
    </w:p>
    <w:p w14:paraId="650982C4" w14:textId="77777777" w:rsidR="00627D30" w:rsidRPr="0089001F" w:rsidRDefault="00627D30" w:rsidP="00627D30">
      <w:pPr>
        <w:pStyle w:val="Heading3"/>
        <w:spacing w:line="360" w:lineRule="auto"/>
        <w:rPr>
          <w:color w:val="000000" w:themeColor="text1"/>
        </w:rPr>
      </w:pPr>
      <w:bookmarkStart w:id="18" w:name="_Toc278989286"/>
      <w:r w:rsidRPr="0089001F">
        <w:rPr>
          <w:rFonts w:ascii="Times New Roman"/>
          <w:color w:val="000000" w:themeColor="text1"/>
        </w:rPr>
        <w:t>3.5 Architecture 4: Neuronal Movement towards brightest object</w:t>
      </w:r>
      <w:bookmarkEnd w:id="18"/>
    </w:p>
    <w:p w14:paraId="38EA97C3" w14:textId="77777777" w:rsidR="00627D30" w:rsidRDefault="00627D30" w:rsidP="00627D30">
      <w:pPr>
        <w:pStyle w:val="BodyA"/>
        <w:spacing w:line="360" w:lineRule="auto"/>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5</w:t>
      </w:r>
      <w:r>
        <w:rPr>
          <w:rFonts w:hAnsi="Times New Roman"/>
        </w:rPr>
        <w:t xml:space="preserve"> </w:t>
      </w:r>
      <w:r>
        <w:rPr>
          <w:rFonts w:ascii="Times New Roman"/>
        </w:rPr>
        <w:t xml:space="preserve">shows the result of this comparison. We can see that the neuron implemented here generates the same result as the internal functions. Therefore, our neuronal function yields the same result as the internally coded function. </w:t>
      </w:r>
    </w:p>
    <w:p w14:paraId="1ACCD64E" w14:textId="77777777" w:rsidR="00627D30" w:rsidRDefault="00627D30" w:rsidP="00627D30">
      <w:pPr>
        <w:pStyle w:val="BodyA"/>
        <w:spacing w:line="360" w:lineRule="auto"/>
        <w:jc w:val="both"/>
        <w:rPr>
          <w:rFonts w:ascii="Times New Roman"/>
        </w:rPr>
      </w:pPr>
    </w:p>
    <w:p w14:paraId="3F46263C" w14:textId="77777777" w:rsidR="00627D30" w:rsidRDefault="00627D30" w:rsidP="00627D30">
      <w:pPr>
        <w:pStyle w:val="BodyA"/>
        <w:spacing w:line="360" w:lineRule="auto"/>
        <w:jc w:val="both"/>
        <w:rPr>
          <w:rFonts w:ascii="Times New Roman"/>
        </w:rPr>
      </w:pPr>
    </w:p>
    <w:p w14:paraId="0135929C" w14:textId="77777777" w:rsidR="00627D30" w:rsidRDefault="00627D30" w:rsidP="00627D30">
      <w:pPr>
        <w:pStyle w:val="BodyA"/>
        <w:spacing w:line="360" w:lineRule="auto"/>
        <w:jc w:val="both"/>
        <w:rPr>
          <w:rFonts w:ascii="Times New Roman"/>
        </w:rPr>
      </w:pPr>
    </w:p>
    <w:p w14:paraId="7F4610BB" w14:textId="77777777" w:rsidR="00627D30" w:rsidRDefault="00627D30" w:rsidP="00627D30">
      <w:pPr>
        <w:pStyle w:val="BodyA"/>
        <w:spacing w:line="360" w:lineRule="auto"/>
        <w:jc w:val="both"/>
        <w:rPr>
          <w:rFonts w:ascii="Times New Roman"/>
        </w:rPr>
      </w:pPr>
      <w:r>
        <w:rPr>
          <w:noProof/>
        </w:rPr>
        <w:lastRenderedPageBreak/>
        <mc:AlternateContent>
          <mc:Choice Requires="wps">
            <w:drawing>
              <wp:anchor distT="0" distB="0" distL="114300" distR="114300" simplePos="0" relativeHeight="251661312" behindDoc="0" locked="0" layoutInCell="1" allowOverlap="1" wp14:anchorId="2394A1CC" wp14:editId="180FE5BB">
                <wp:simplePos x="0" y="0"/>
                <wp:positionH relativeFrom="column">
                  <wp:posOffset>342900</wp:posOffset>
                </wp:positionH>
                <wp:positionV relativeFrom="paragraph">
                  <wp:posOffset>-457200</wp:posOffset>
                </wp:positionV>
                <wp:extent cx="4909185" cy="3714750"/>
                <wp:effectExtent l="0" t="0" r="381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4909185" cy="371475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393548D" w14:textId="77777777" w:rsidR="00E968EE" w:rsidRDefault="00E968EE"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7pt;margin-top:-35.95pt;width:386.55pt;height:292.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" filled="f" strokeweight=".5pt">
                <v:textbox style="mso-fit-shape-to-text:t" inset="4pt,4pt,4pt,4pt">
                  <w:txbxContent>
                    <w:p w14:paraId="3393548D" w14:textId="77777777" w:rsidR="00267EA6" w:rsidRDefault="00267EA6"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v:textbox>
                <w10:wrap type="square"/>
              </v:shape>
            </w:pict>
          </mc:Fallback>
        </mc:AlternateContent>
      </w:r>
    </w:p>
    <w:p w14:paraId="3DFCE0A1" w14:textId="77777777" w:rsidR="00627D30" w:rsidRDefault="00627D30" w:rsidP="00627D30">
      <w:pPr>
        <w:pStyle w:val="BodyA"/>
        <w:spacing w:line="360" w:lineRule="auto"/>
        <w:jc w:val="both"/>
        <w:rPr>
          <w:rFonts w:ascii="Times New Roman"/>
        </w:rPr>
      </w:pPr>
    </w:p>
    <w:p w14:paraId="294247E6" w14:textId="77777777" w:rsidR="00627D30" w:rsidRDefault="00627D30" w:rsidP="00627D30">
      <w:pPr>
        <w:pStyle w:val="BodyA"/>
        <w:spacing w:line="360" w:lineRule="auto"/>
        <w:jc w:val="both"/>
        <w:rPr>
          <w:rFonts w:ascii="Times New Roman"/>
        </w:rPr>
      </w:pPr>
    </w:p>
    <w:p w14:paraId="6ECCFA00" w14:textId="77777777" w:rsidR="00627D30" w:rsidRDefault="00627D30" w:rsidP="00627D30">
      <w:pPr>
        <w:pStyle w:val="BodyA"/>
        <w:spacing w:line="360" w:lineRule="auto"/>
        <w:jc w:val="both"/>
        <w:rPr>
          <w:rFonts w:ascii="Times New Roman"/>
        </w:rPr>
      </w:pPr>
    </w:p>
    <w:p w14:paraId="489FBBB9" w14:textId="77777777" w:rsidR="00627D30" w:rsidRDefault="00627D30" w:rsidP="00627D30">
      <w:pPr>
        <w:pStyle w:val="BodyA"/>
        <w:spacing w:line="360" w:lineRule="auto"/>
        <w:jc w:val="both"/>
        <w:rPr>
          <w:rFonts w:ascii="Times New Roman"/>
        </w:rPr>
      </w:pPr>
    </w:p>
    <w:p w14:paraId="32F18D70" w14:textId="77777777" w:rsidR="00627D30" w:rsidRDefault="00627D30" w:rsidP="00627D30">
      <w:pPr>
        <w:pStyle w:val="BodyA"/>
        <w:spacing w:line="360" w:lineRule="auto"/>
        <w:jc w:val="both"/>
        <w:rPr>
          <w:rFonts w:ascii="Times New Roman"/>
        </w:rPr>
      </w:pPr>
    </w:p>
    <w:p w14:paraId="77CBC45F" w14:textId="77777777" w:rsidR="00627D30" w:rsidRDefault="00627D30" w:rsidP="00627D30">
      <w:pPr>
        <w:pStyle w:val="BodyA"/>
        <w:spacing w:line="360" w:lineRule="auto"/>
        <w:jc w:val="both"/>
        <w:rPr>
          <w:rFonts w:ascii="Times New Roman"/>
        </w:rPr>
      </w:pPr>
    </w:p>
    <w:p w14:paraId="5F3963AD" w14:textId="77777777" w:rsidR="00627D30" w:rsidRDefault="00627D30" w:rsidP="00627D30">
      <w:pPr>
        <w:pStyle w:val="BodyA"/>
        <w:spacing w:line="360" w:lineRule="auto"/>
        <w:jc w:val="both"/>
        <w:rPr>
          <w:rFonts w:ascii="Times New Roman"/>
        </w:rPr>
      </w:pPr>
    </w:p>
    <w:p w14:paraId="37B1C4BB" w14:textId="77777777" w:rsidR="00627D30" w:rsidRDefault="00627D30" w:rsidP="00627D30">
      <w:pPr>
        <w:pStyle w:val="BodyA"/>
        <w:spacing w:line="360" w:lineRule="auto"/>
        <w:jc w:val="both"/>
        <w:rPr>
          <w:rFonts w:ascii="Times New Roman"/>
        </w:rPr>
      </w:pPr>
    </w:p>
    <w:p w14:paraId="39D50E74" w14:textId="77777777" w:rsidR="00627D30" w:rsidRDefault="00627D30" w:rsidP="00627D30">
      <w:pPr>
        <w:pStyle w:val="BodyA"/>
        <w:spacing w:line="360" w:lineRule="auto"/>
        <w:jc w:val="both"/>
        <w:rPr>
          <w:rFonts w:ascii="Times New Roman"/>
        </w:rPr>
      </w:pPr>
    </w:p>
    <w:p w14:paraId="3D984DC9" w14:textId="77777777" w:rsidR="00627D30" w:rsidRDefault="00627D30" w:rsidP="00627D30">
      <w:pPr>
        <w:pStyle w:val="BodyA"/>
        <w:spacing w:line="360" w:lineRule="auto"/>
        <w:jc w:val="both"/>
        <w:rPr>
          <w:rFonts w:ascii="Times New Roman"/>
        </w:rPr>
      </w:pPr>
    </w:p>
    <w:p w14:paraId="16ECE31A" w14:textId="77777777" w:rsidR="00627D30" w:rsidRDefault="00627D30" w:rsidP="00627D30">
      <w:pPr>
        <w:pStyle w:val="BodyA"/>
        <w:spacing w:line="360" w:lineRule="auto"/>
        <w:jc w:val="both"/>
        <w:rPr>
          <w:rFonts w:ascii="Times New Roman"/>
        </w:rPr>
      </w:pPr>
    </w:p>
    <w:p w14:paraId="18D11013" w14:textId="77777777" w:rsidR="00627D30" w:rsidRDefault="00627D30" w:rsidP="00627D30">
      <w:pPr>
        <w:pStyle w:val="BodyA"/>
        <w:spacing w:line="360" w:lineRule="auto"/>
        <w:jc w:val="both"/>
      </w:pPr>
    </w:p>
    <w:p w14:paraId="045C1CF5" w14:textId="31EEF812" w:rsidR="00627D30" w:rsidRDefault="00673E9A" w:rsidP="00627D30">
      <w:pPr>
        <w:pStyle w:val="BodyA"/>
        <w:spacing w:line="360" w:lineRule="auto"/>
        <w:jc w:val="center"/>
        <w:rPr>
          <w:rFonts w:ascii="Times New Roman"/>
        </w:rPr>
      </w:pPr>
      <w:r>
        <w:rPr>
          <w:rFonts w:ascii="Times New Roman"/>
        </w:rPr>
        <w:t>Figure 11</w:t>
      </w:r>
      <w:r w:rsidR="00627D30">
        <w:rPr>
          <w:rFonts w:ascii="Times New Roman"/>
        </w:rPr>
        <w:t xml:space="preserve">: </w:t>
      </w:r>
      <w:r w:rsidR="00627D30">
        <w:rPr>
          <w:rFonts w:hAnsi="Times New Roman"/>
        </w:rPr>
        <w:t xml:space="preserve"> </w:t>
      </w:r>
      <w:r w:rsidR="00627D30">
        <w:rPr>
          <w:rFonts w:ascii="Times New Roman"/>
        </w:rPr>
        <w:t>Intensity receptor index comparison between the internal function and the implemented neuronal function.</w:t>
      </w:r>
    </w:p>
    <w:p w14:paraId="5CCF8B9D" w14:textId="77777777" w:rsidR="00627D30" w:rsidRPr="0089001F" w:rsidRDefault="00627D30" w:rsidP="00627D30">
      <w:pPr>
        <w:pStyle w:val="Heading3"/>
        <w:spacing w:line="360" w:lineRule="auto"/>
        <w:rPr>
          <w:rFonts w:ascii="Times New Roman" w:eastAsia="Times New Roman" w:hAnsi="Times New Roman"/>
          <w:color w:val="000000" w:themeColor="text1"/>
        </w:rPr>
      </w:pPr>
      <w:bookmarkStart w:id="19" w:name="_Toc278989287"/>
      <w:r w:rsidRPr="0089001F">
        <w:rPr>
          <w:rFonts w:ascii="Times New Roman"/>
          <w:color w:val="000000" w:themeColor="text1"/>
        </w:rPr>
        <w:t>3.6 Architecture 5: Eat objects based on neuronal classification</w:t>
      </w:r>
      <w:bookmarkEnd w:id="19"/>
    </w:p>
    <w:p w14:paraId="2DCD884E" w14:textId="31885D14" w:rsidR="00627D30" w:rsidRDefault="00627D30" w:rsidP="00514AD3">
      <w:pPr>
        <w:pStyle w:val="BodyA"/>
        <w:spacing w:line="360" w:lineRule="auto"/>
      </w:pPr>
      <w:r>
        <w:t xml:space="preserve">In this architecture, the neuron architecture will classify </w:t>
      </w:r>
      <w:r w:rsidR="001A6EBB">
        <w:t>food will be eaten</w:t>
      </w:r>
      <w:r w:rsidR="00F02B8A">
        <w:t xml:space="preserve"> based on the</w:t>
      </w:r>
      <w:r>
        <w:t xml:space="preserve"> classification. Also, a direction change will b</w:t>
      </w:r>
      <w:r w:rsidR="00514AD3">
        <w:t>e made based on the network in figure 3</w:t>
      </w:r>
      <w:r>
        <w:t>.</w:t>
      </w: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3F1FA99D"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40F2D69A" w14:textId="27230052" w:rsidR="00627D30" w:rsidRPr="00514AD3" w:rsidRDefault="00514AD3" w:rsidP="00514AD3">
            <w:pPr>
              <w:pStyle w:val="BodyA"/>
              <w:spacing w:line="360" w:lineRule="auto"/>
              <w:jc w:val="center"/>
              <w:rPr>
                <w:b/>
              </w:rPr>
            </w:pPr>
            <w:r w:rsidRPr="00514AD3">
              <w:rPr>
                <w:rFonts w:ascii="Times New Roman"/>
                <w:b/>
              </w:rPr>
              <w:t xml:space="preserve">Table 4: </w:t>
            </w:r>
            <w:r w:rsidRPr="00514AD3">
              <w:rPr>
                <w:b/>
              </w:rPr>
              <w:t>Robot lifetime mean and standard deviation for different speed rate for comparison with future architectures.</w:t>
            </w:r>
          </w:p>
        </w:tc>
      </w:tr>
      <w:tr w:rsidR="00627D30" w14:paraId="5CB5071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CBAB371" w14:textId="77777777" w:rsidR="00627D30" w:rsidRDefault="00627D30"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182D3DC" w14:textId="77777777" w:rsidR="00627D30" w:rsidRDefault="00627D30"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30688A5" w14:textId="77777777" w:rsidR="00627D30" w:rsidRDefault="00627D30" w:rsidP="00267EA6">
            <w:pPr>
              <w:pStyle w:val="TableStyle2A"/>
              <w:jc w:val="center"/>
            </w:pPr>
            <w:r>
              <w:t>Lifetime Standard Deviation</w:t>
            </w:r>
          </w:p>
        </w:tc>
      </w:tr>
      <w:tr w:rsidR="00627D30" w14:paraId="2DDAFE1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DE05F4" w14:textId="77777777" w:rsidR="00627D30" w:rsidRDefault="00627D30"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71A24" w14:textId="77777777" w:rsidR="00627D30" w:rsidRDefault="00627D30" w:rsidP="00267EA6">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D288E8" w14:textId="77777777" w:rsidR="00627D30" w:rsidRDefault="00627D30" w:rsidP="00267EA6">
            <w:pPr>
              <w:pStyle w:val="Body"/>
              <w:jc w:val="center"/>
            </w:pPr>
            <w:r>
              <w:t>878.8</w:t>
            </w:r>
          </w:p>
        </w:tc>
      </w:tr>
      <w:tr w:rsidR="00627D30" w14:paraId="25C0C28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55312C5" w14:textId="77777777" w:rsidR="00627D30" w:rsidRDefault="00627D30"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F03FBEA" w14:textId="77777777" w:rsidR="00627D30" w:rsidRDefault="00627D30" w:rsidP="00267EA6">
            <w:pPr>
              <w:pStyle w:val="Body"/>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6E40C82" w14:textId="77777777" w:rsidR="00627D30" w:rsidRDefault="00627D30" w:rsidP="00267EA6">
            <w:pPr>
              <w:pStyle w:val="Body"/>
              <w:jc w:val="center"/>
            </w:pPr>
            <w:r>
              <w:t>965.2</w:t>
            </w:r>
          </w:p>
        </w:tc>
      </w:tr>
      <w:tr w:rsidR="00627D30" w14:paraId="44EC794B"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EF36CB6" w14:textId="77777777" w:rsidR="00627D30" w:rsidRDefault="00627D30"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E80C0" w14:textId="77777777" w:rsidR="00627D30" w:rsidRDefault="00627D30" w:rsidP="00267EA6">
            <w:pPr>
              <w:pStyle w:val="Body"/>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ABDF853" w14:textId="77777777" w:rsidR="00627D30" w:rsidRDefault="00627D30" w:rsidP="00267EA6">
            <w:pPr>
              <w:pStyle w:val="Body"/>
              <w:jc w:val="center"/>
            </w:pPr>
            <w:r>
              <w:t>963.7</w:t>
            </w:r>
          </w:p>
        </w:tc>
      </w:tr>
      <w:tr w:rsidR="00627D30" w14:paraId="1CE324D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EF616BA" w14:textId="77777777" w:rsidR="00627D30" w:rsidRDefault="00627D30"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1D2A74E" w14:textId="77777777" w:rsidR="00627D30" w:rsidRDefault="00627D30" w:rsidP="00267EA6">
            <w:pPr>
              <w:pStyle w:val="Body"/>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6904A0" w14:textId="77777777" w:rsidR="00627D30" w:rsidRDefault="00627D30" w:rsidP="00267EA6">
            <w:pPr>
              <w:pStyle w:val="Body"/>
              <w:jc w:val="center"/>
            </w:pPr>
            <w:r>
              <w:t>1044.4</w:t>
            </w:r>
          </w:p>
        </w:tc>
      </w:tr>
      <w:tr w:rsidR="00627D30" w14:paraId="576DE1D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08940D" w14:textId="77777777" w:rsidR="00627D30" w:rsidRDefault="00627D30"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1248668" w14:textId="77777777" w:rsidR="00627D30" w:rsidRDefault="00627D30" w:rsidP="00267EA6">
            <w:pPr>
              <w:pStyle w:val="Body"/>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145377A" w14:textId="77777777" w:rsidR="00627D30" w:rsidRDefault="00627D30" w:rsidP="00267EA6">
            <w:pPr>
              <w:pStyle w:val="Body"/>
              <w:jc w:val="center"/>
            </w:pPr>
            <w:r>
              <w:t>1661.2</w:t>
            </w:r>
          </w:p>
        </w:tc>
      </w:tr>
      <w:tr w:rsidR="00627D30" w14:paraId="47109932"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7CE5FF" w14:textId="77777777" w:rsidR="00627D30" w:rsidRDefault="00627D30"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B902920"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4868106" w14:textId="77777777" w:rsidR="00627D30" w:rsidRDefault="00627D30" w:rsidP="00267EA6">
            <w:pPr>
              <w:pStyle w:val="Body"/>
              <w:jc w:val="center"/>
            </w:pPr>
            <w:r>
              <w:t>1644.7</w:t>
            </w:r>
          </w:p>
        </w:tc>
      </w:tr>
      <w:tr w:rsidR="00627D30" w14:paraId="1D269AF7"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2D20115" w14:textId="77777777" w:rsidR="00627D30" w:rsidRDefault="00627D30"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D806E61" w14:textId="77777777" w:rsidR="00627D30" w:rsidRDefault="00627D30" w:rsidP="00267EA6">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73A5C" w14:textId="77777777" w:rsidR="00627D30" w:rsidRDefault="00627D30" w:rsidP="00267EA6">
            <w:pPr>
              <w:pStyle w:val="Body"/>
              <w:jc w:val="center"/>
            </w:pPr>
            <w:r>
              <w:t>1644.7</w:t>
            </w:r>
          </w:p>
        </w:tc>
      </w:tr>
    </w:tbl>
    <w:p w14:paraId="6D13AA67" w14:textId="66E84DA0" w:rsidR="00627D30" w:rsidRDefault="00ED51FE" w:rsidP="00ED51FE">
      <w:pPr>
        <w:pStyle w:val="BodyA"/>
        <w:spacing w:line="360" w:lineRule="auto"/>
      </w:pPr>
      <w:r>
        <w:lastRenderedPageBreak/>
        <w:t>Table 4 shows a significant improvement over the mean lifespan found in table 2.  This is attributed to the classification of food before eating, thereby helping the robot selectively choose only food that is classified as good by the LMS neuron.</w:t>
      </w:r>
      <w:r w:rsidR="000F53F4">
        <w:t xml:space="preserve"> </w:t>
      </w:r>
    </w:p>
    <w:p w14:paraId="2A2226E4" w14:textId="77777777" w:rsidR="00627D30" w:rsidRDefault="00627D30" w:rsidP="00627D30">
      <w:pPr>
        <w:pStyle w:val="BodyA"/>
        <w:spacing w:line="360" w:lineRule="auto"/>
        <w:jc w:val="center"/>
      </w:pPr>
      <w:r>
        <w:rPr>
          <w:noProof/>
        </w:rPr>
        <w:drawing>
          <wp:inline distT="0" distB="0" distL="0" distR="0" wp14:anchorId="34ECE983" wp14:editId="6040EC1B">
            <wp:extent cx="3230294" cy="2575462"/>
            <wp:effectExtent l="0" t="0" r="0" b="0"/>
            <wp:docPr id="15" name="Picture 15" descr="Macbook Pro:Users:matthewletter:Documents:neural_network_final:Docs:archive:arch5:StandardDeviationTrenlineArc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book Pro:Users:matthewletter:Documents:neural_network_final:Docs:archive:arch5:StandardDeviationTrenlineArch5.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31372" cy="2576321"/>
                    </a:xfrm>
                    <a:prstGeom prst="rect">
                      <a:avLst/>
                    </a:prstGeom>
                    <a:noFill/>
                    <a:ln>
                      <a:noFill/>
                    </a:ln>
                  </pic:spPr>
                </pic:pic>
              </a:graphicData>
            </a:graphic>
          </wp:inline>
        </w:drawing>
      </w:r>
    </w:p>
    <w:p w14:paraId="7B3AB49E" w14:textId="77777777" w:rsidR="00627D30" w:rsidRDefault="00627D30" w:rsidP="00627D30">
      <w:pPr>
        <w:pStyle w:val="BodyA"/>
        <w:spacing w:line="360" w:lineRule="auto"/>
        <w:jc w:val="center"/>
      </w:pPr>
    </w:p>
    <w:p w14:paraId="16300FA8" w14:textId="691F44F3" w:rsidR="00627D30" w:rsidRDefault="00673E9A" w:rsidP="00627D30">
      <w:pPr>
        <w:pStyle w:val="BodyA"/>
        <w:spacing w:line="360" w:lineRule="auto"/>
        <w:jc w:val="center"/>
        <w:rPr>
          <w:rFonts w:ascii="Times New Roman"/>
        </w:rPr>
      </w:pPr>
      <w:r>
        <w:rPr>
          <w:rFonts w:ascii="Times New Roman"/>
        </w:rPr>
        <w:t>Figure 12</w:t>
      </w:r>
      <w:r w:rsidR="00627D30">
        <w:rPr>
          <w:rFonts w:ascii="Times New Roman"/>
        </w:rPr>
        <w:t xml:space="preserve">: </w:t>
      </w:r>
      <w:r w:rsidR="00627D30">
        <w:rPr>
          <w:rFonts w:hAnsi="Times New Roman"/>
        </w:rPr>
        <w:t xml:space="preserve"> </w:t>
      </w:r>
      <w:r w:rsidR="00627D30">
        <w:rPr>
          <w:rFonts w:ascii="Times New Roman"/>
        </w:rPr>
        <w:t>Standard deviation plotted as a line. We can see the standard deviation levels out once the speed is constant.</w:t>
      </w:r>
      <w:r w:rsidR="00A61137">
        <w:rPr>
          <w:rFonts w:ascii="Times New Roman"/>
        </w:rPr>
        <w:t xml:space="preserve"> </w:t>
      </w:r>
    </w:p>
    <w:p w14:paraId="4CD5560E" w14:textId="77777777" w:rsidR="00627D30" w:rsidRDefault="00627D30" w:rsidP="00627D30">
      <w:pPr>
        <w:pStyle w:val="BodyA"/>
        <w:spacing w:line="360" w:lineRule="auto"/>
        <w:jc w:val="center"/>
      </w:pPr>
    </w:p>
    <w:p w14:paraId="2F532F81" w14:textId="77777777" w:rsidR="00627D30" w:rsidRDefault="00627D30" w:rsidP="00627D30">
      <w:pPr>
        <w:pStyle w:val="BodyA"/>
        <w:spacing w:line="360" w:lineRule="auto"/>
        <w:jc w:val="center"/>
      </w:pPr>
      <w:r>
        <w:rPr>
          <w:noProof/>
        </w:rPr>
        <w:drawing>
          <wp:inline distT="0" distB="0" distL="0" distR="0" wp14:anchorId="12F227A1" wp14:editId="482EA39A">
            <wp:extent cx="3367454" cy="2525680"/>
            <wp:effectExtent l="0" t="0" r="10795" b="0"/>
            <wp:docPr id="14" name="Picture 14" descr="Macbook Pro:Users:matthewletter:Desktop:ach5MeanlineWith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book Pro:Users:matthewletter:Desktop:ach5MeanlineWithStd.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7955" cy="2526056"/>
                    </a:xfrm>
                    <a:prstGeom prst="rect">
                      <a:avLst/>
                    </a:prstGeom>
                    <a:noFill/>
                    <a:ln>
                      <a:noFill/>
                    </a:ln>
                  </pic:spPr>
                </pic:pic>
              </a:graphicData>
            </a:graphic>
          </wp:inline>
        </w:drawing>
      </w:r>
    </w:p>
    <w:p w14:paraId="2552283B" w14:textId="77777777" w:rsidR="00627D30" w:rsidRDefault="00627D30" w:rsidP="00627D30">
      <w:pPr>
        <w:pStyle w:val="BodyA"/>
        <w:spacing w:line="360" w:lineRule="auto"/>
        <w:jc w:val="center"/>
      </w:pPr>
    </w:p>
    <w:p w14:paraId="5BDE1408" w14:textId="2AEE591C" w:rsidR="00627D30" w:rsidRDefault="00673E9A" w:rsidP="00627D30">
      <w:pPr>
        <w:pStyle w:val="BodyA"/>
        <w:spacing w:line="360" w:lineRule="auto"/>
        <w:jc w:val="center"/>
      </w:pPr>
      <w:r>
        <w:rPr>
          <w:rFonts w:ascii="Times New Roman"/>
        </w:rPr>
        <w:t>Figure 13</w:t>
      </w:r>
      <w:r w:rsidR="00627D30">
        <w:rPr>
          <w:rFonts w:ascii="Times New Roman"/>
        </w:rPr>
        <w:t xml:space="preserve">: </w:t>
      </w:r>
      <w:r w:rsidR="00627D30">
        <w:rPr>
          <w:rFonts w:hAnsi="Times New Roman"/>
        </w:rPr>
        <w:t xml:space="preserve"> </w:t>
      </w:r>
      <w:r w:rsidR="00627D30">
        <w:rPr>
          <w:rFonts w:ascii="Times New Roman"/>
        </w:rPr>
        <w:t>Intensity Receptor Index Comparison between the internal function and the implemented neuronal function.</w:t>
      </w:r>
      <w:r w:rsidR="00A61137" w:rsidRPr="00A61137">
        <w:rPr>
          <w:rFonts w:ascii="Times New Roman"/>
        </w:rPr>
        <w:t xml:space="preserve"> </w:t>
      </w:r>
      <w:r w:rsidR="00A61137">
        <w:rPr>
          <w:rFonts w:ascii="Times New Roman"/>
        </w:rPr>
        <w:t>Note that the highest life span of the robot was 8000 and the minimum lifespan was 2500.</w:t>
      </w:r>
    </w:p>
    <w:p w14:paraId="71B36460" w14:textId="77777777" w:rsidR="00627D30" w:rsidRDefault="00627D30" w:rsidP="00627D30">
      <w:pPr>
        <w:pStyle w:val="BodyA"/>
        <w:spacing w:line="360" w:lineRule="auto"/>
        <w:jc w:val="center"/>
      </w:pPr>
    </w:p>
    <w:p w14:paraId="2AAFD6A8" w14:textId="35FE04E4" w:rsidR="00D06503" w:rsidRPr="00673E9A" w:rsidRDefault="00000F4E" w:rsidP="00D06503">
      <w:pPr>
        <w:pStyle w:val="Heading3"/>
        <w:spacing w:line="360" w:lineRule="auto"/>
        <w:rPr>
          <w:rFonts w:ascii="Times New Roman" w:eastAsia="Times New Roman" w:hAnsi="Times New Roman"/>
          <w:color w:val="000000" w:themeColor="text1"/>
        </w:rPr>
      </w:pPr>
      <w:bookmarkStart w:id="20" w:name="_Toc278989288"/>
      <w:r w:rsidRPr="00673E9A">
        <w:rPr>
          <w:rFonts w:ascii="Times New Roman"/>
          <w:color w:val="000000" w:themeColor="text1"/>
        </w:rPr>
        <w:t>3.</w:t>
      </w:r>
      <w:r w:rsidR="00C22BB4" w:rsidRPr="00673E9A">
        <w:rPr>
          <w:rFonts w:ascii="Times New Roman"/>
          <w:color w:val="000000" w:themeColor="text1"/>
        </w:rPr>
        <w:t xml:space="preserve">7 </w:t>
      </w:r>
      <w:r w:rsidR="00C22BB4" w:rsidRPr="00673E9A">
        <w:rPr>
          <w:rFonts w:ascii="Times New Roman"/>
          <w:color w:val="000000"/>
        </w:rPr>
        <w:t>Architecture 6: Neuronal Classification of food using Food RGB Percentage</w:t>
      </w:r>
      <w:bookmarkEnd w:id="20"/>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3D1CCC" w14:paraId="5ED792E3" w14:textId="77777777" w:rsidTr="00267EA6">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1FBE62" w14:textId="1103EC96" w:rsidR="003D1CCC" w:rsidRDefault="006536B8" w:rsidP="00267EA6">
            <w:pPr>
              <w:pStyle w:val="TableStyle1"/>
              <w:spacing w:line="360" w:lineRule="auto"/>
              <w:jc w:val="center"/>
              <w:rPr>
                <w:u w:color="000000"/>
              </w:rPr>
            </w:pPr>
            <w:r>
              <w:t>Table 5</w:t>
            </w:r>
            <w:r w:rsidR="003D1CCC">
              <w:t xml:space="preserve"> Classification Neuron Weights after training</w:t>
            </w:r>
            <w:r w:rsidR="00286705">
              <w:t xml:space="preserve"> with normalized inputs</w:t>
            </w:r>
          </w:p>
        </w:tc>
      </w:tr>
      <w:tr w:rsidR="003D1CCC" w14:paraId="1F68352B" w14:textId="77777777" w:rsidTr="00267EA6">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F2AEDC7" w14:textId="77777777" w:rsidR="003D1CCC" w:rsidRDefault="003D1CCC" w:rsidP="00267EA6">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F0A090" w14:textId="77777777" w:rsidR="003D1CCC" w:rsidRDefault="003D1CCC" w:rsidP="00267EA6">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4CBA23" w14:textId="77777777" w:rsidR="003D1CCC" w:rsidRDefault="003D1CCC" w:rsidP="00267EA6">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88D9413" w14:textId="77777777" w:rsidR="003D1CCC" w:rsidRDefault="003D1CCC" w:rsidP="00267EA6">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76820F" w14:textId="77777777" w:rsidR="003D1CCC" w:rsidRDefault="003D1CCC" w:rsidP="00267EA6">
            <w:pPr>
              <w:pStyle w:val="TableStyle2"/>
              <w:spacing w:line="360" w:lineRule="auto"/>
              <w:jc w:val="center"/>
              <w:rPr>
                <w:u w:color="000000"/>
              </w:rPr>
            </w:pPr>
            <w:r>
              <w:t>3</w:t>
            </w:r>
          </w:p>
        </w:tc>
      </w:tr>
      <w:tr w:rsidR="003D1CCC" w14:paraId="691E4679" w14:textId="77777777" w:rsidTr="00267EA6">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BCC838A" w14:textId="77777777" w:rsidR="003D1CCC" w:rsidRDefault="003D1CCC" w:rsidP="00267EA6">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FDF4BED" w14:textId="2FACA5DD" w:rsidR="003D1CCC" w:rsidRDefault="00B43EA4" w:rsidP="00B43EA4">
            <w:pPr>
              <w:pStyle w:val="BodyA"/>
              <w:spacing w:line="360" w:lineRule="auto"/>
              <w:jc w:val="center"/>
            </w:pPr>
            <w:r>
              <w:rPr>
                <w:rFonts w:ascii="Helvetica" w:hAnsi="Helvetica" w:cs="Helvetica"/>
              </w:rPr>
              <w:t>0.</w:t>
            </w:r>
            <w:r w:rsidR="00705277">
              <w:rPr>
                <w:rFonts w:ascii="Helvetica" w:hAnsi="Helvetica" w:cs="Helvetica"/>
              </w:rPr>
              <w:t>036401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470BA9B" w14:textId="374FD94C" w:rsidR="003D1CCC" w:rsidRDefault="00724031" w:rsidP="00267EA6">
            <w:pPr>
              <w:pStyle w:val="BodyA"/>
              <w:spacing w:line="360" w:lineRule="auto"/>
              <w:jc w:val="center"/>
            </w:pPr>
            <w:r>
              <w:rPr>
                <w:rFonts w:ascii="Times New Roman"/>
              </w:rPr>
              <w:t>-0</w:t>
            </w:r>
            <w:r w:rsidR="003D1CCC">
              <w:rPr>
                <w:rFonts w:ascii="Times New Roman"/>
              </w:rPr>
              <w:t>.</w:t>
            </w:r>
            <w:r w:rsidR="00705277">
              <w:rPr>
                <w:rFonts w:ascii="Helvetica" w:hAnsi="Helvetica" w:cs="Helvetica"/>
              </w:rPr>
              <w:t>46299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B3C1B8" w14:textId="599E57CD" w:rsidR="003D1CCC" w:rsidRDefault="00705277" w:rsidP="00705277">
            <w:pPr>
              <w:pStyle w:val="BodyA"/>
              <w:spacing w:line="360" w:lineRule="auto"/>
              <w:jc w:val="center"/>
            </w:pPr>
            <w:r>
              <w:rPr>
                <w:rFonts w:ascii="Helvetica" w:hAnsi="Helvetica" w:cs="Helvetica"/>
              </w:rPr>
              <w:t>1.26562</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1BA1E3" w14:textId="1444ECA4" w:rsidR="003D1CCC" w:rsidRDefault="00724031" w:rsidP="00267EA6">
            <w:pPr>
              <w:pStyle w:val="BodyA"/>
              <w:spacing w:line="360" w:lineRule="auto"/>
              <w:jc w:val="center"/>
            </w:pPr>
            <w:r>
              <w:rPr>
                <w:rFonts w:ascii="Times New Roman"/>
              </w:rPr>
              <w:t>-0.</w:t>
            </w:r>
            <w:r w:rsidR="00705277">
              <w:rPr>
                <w:rFonts w:ascii="Helvetica" w:hAnsi="Helvetica" w:cs="Helvetica"/>
              </w:rPr>
              <w:t>833772</w:t>
            </w:r>
          </w:p>
        </w:tc>
      </w:tr>
    </w:tbl>
    <w:p w14:paraId="35F098B9" w14:textId="77777777" w:rsidR="003D1CCC" w:rsidRDefault="003D1CCC" w:rsidP="00627D30">
      <w:pPr>
        <w:pStyle w:val="BodyA"/>
        <w:spacing w:line="360" w:lineRule="auto"/>
        <w:jc w:val="center"/>
        <w:rPr>
          <w:rFonts w:ascii="Helvetica" w:hAnsi="Helvetica" w:cs="Helvetica"/>
        </w:rPr>
      </w:pPr>
    </w:p>
    <w:p w14:paraId="0305E5AF" w14:textId="38FD3757" w:rsidR="00B43EA4" w:rsidRDefault="005B5901" w:rsidP="00627D30">
      <w:pPr>
        <w:pStyle w:val="BodyA"/>
        <w:spacing w:line="360" w:lineRule="auto"/>
        <w:jc w:val="center"/>
        <w:rPr>
          <w:rFonts w:ascii="Helvetica" w:hAnsi="Helvetica" w:cs="Helvetica"/>
        </w:rPr>
      </w:pPr>
      <w:r>
        <w:rPr>
          <w:rFonts w:ascii="Helvetica" w:hAnsi="Helvetica" w:cs="Helvetica"/>
          <w:noProof/>
        </w:rPr>
        <w:drawing>
          <wp:inline distT="0" distB="0" distL="0" distR="0" wp14:anchorId="6540E4A9" wp14:editId="0987EDF4">
            <wp:extent cx="3951698" cy="2963774"/>
            <wp:effectExtent l="0" t="0" r="1079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6_pic.png"/>
                    <pic:cNvPicPr/>
                  </pic:nvPicPr>
                  <pic:blipFill>
                    <a:blip r:embed="rId24">
                      <a:extLst>
                        <a:ext uri="{28A0092B-C50C-407E-A947-70E740481C1C}">
                          <a14:useLocalDpi xmlns:a14="http://schemas.microsoft.com/office/drawing/2010/main" val="0"/>
                        </a:ext>
                      </a:extLst>
                    </a:blip>
                    <a:stretch>
                      <a:fillRect/>
                    </a:stretch>
                  </pic:blipFill>
                  <pic:spPr>
                    <a:xfrm>
                      <a:off x="0" y="0"/>
                      <a:ext cx="3951698" cy="2963774"/>
                    </a:xfrm>
                    <a:prstGeom prst="rect">
                      <a:avLst/>
                    </a:prstGeom>
                  </pic:spPr>
                </pic:pic>
              </a:graphicData>
            </a:graphic>
          </wp:inline>
        </w:drawing>
      </w:r>
    </w:p>
    <w:p w14:paraId="769E2F6B" w14:textId="63E602B3" w:rsidR="008051AC" w:rsidRDefault="00817126" w:rsidP="008051AC">
      <w:pPr>
        <w:pStyle w:val="BodyA"/>
        <w:spacing w:line="360" w:lineRule="auto"/>
        <w:jc w:val="center"/>
        <w:rPr>
          <w:rFonts w:ascii="Times New Roman"/>
        </w:rPr>
      </w:pPr>
      <w:r>
        <w:rPr>
          <w:rFonts w:ascii="Times New Roman"/>
        </w:rPr>
        <w:t>Figure 14</w:t>
      </w:r>
      <w:r w:rsidR="008051AC">
        <w:rPr>
          <w:rFonts w:ascii="Times New Roman"/>
        </w:rPr>
        <w:t xml:space="preserve">: </w:t>
      </w:r>
      <w:r w:rsidR="008051AC">
        <w:rPr>
          <w:rFonts w:hAnsi="Times New Roman"/>
        </w:rPr>
        <w:t xml:space="preserve"> </w:t>
      </w:r>
      <w:r w:rsidR="008051AC">
        <w:rPr>
          <w:rFonts w:ascii="Times New Roman"/>
        </w:rPr>
        <w:t>RMSE error drops as the LMS neuron adjusts its weights and learns how to classify objects found in its environment.</w:t>
      </w:r>
    </w:p>
    <w:p w14:paraId="120B8C2A" w14:textId="42176C0E" w:rsidR="00300236" w:rsidRDefault="00300236" w:rsidP="00300236">
      <w:pPr>
        <w:pStyle w:val="BodyA"/>
        <w:spacing w:line="360" w:lineRule="auto"/>
        <w:rPr>
          <w:rFonts w:ascii="Times New Roman"/>
        </w:rPr>
      </w:pPr>
      <w:r>
        <w:rPr>
          <w:rFonts w:ascii="Times New Roman"/>
        </w:rPr>
        <w:t xml:space="preserve">Normalization of the data appears to not be detrimental to the overall performance of the classification of incoming light based off figure 13. The large oscillation is hypothesized to be from classification of good food in front of the robot while there is bad food to the sides of the robot, since the robot classified the food as good all the food around it gets eaten. This will be addressed as a </w:t>
      </w:r>
      <w:r w:rsidR="00A95A2B">
        <w:rPr>
          <w:rFonts w:ascii="Times New Roman"/>
        </w:rPr>
        <w:t>fine-tuning</w:t>
      </w:r>
      <w:r>
        <w:rPr>
          <w:rFonts w:ascii="Times New Roman"/>
        </w:rPr>
        <w:t xml:space="preserve"> to architecture 7 with architecture 8.</w:t>
      </w:r>
      <w:r w:rsidR="00A95A2B">
        <w:rPr>
          <w:rFonts w:ascii="Times New Roman"/>
        </w:rPr>
        <w:t xml:space="preserve"> Take note that a biased input was included in the classification of the objects.</w:t>
      </w:r>
    </w:p>
    <w:p w14:paraId="1DE700D3" w14:textId="77777777" w:rsidR="00A95A2B" w:rsidRDefault="00A95A2B" w:rsidP="00300236">
      <w:pPr>
        <w:pStyle w:val="BodyA"/>
        <w:spacing w:line="360" w:lineRule="auto"/>
      </w:pPr>
    </w:p>
    <w:p w14:paraId="45B61DB3" w14:textId="77777777" w:rsidR="008051AC" w:rsidRDefault="008051AC" w:rsidP="00627D30">
      <w:pPr>
        <w:pStyle w:val="BodyA"/>
        <w:spacing w:line="360" w:lineRule="auto"/>
        <w:jc w:val="center"/>
        <w:rPr>
          <w:rFonts w:ascii="Helvetica" w:hAnsi="Helvetica" w:cs="Helvetica"/>
        </w:rPr>
      </w:pPr>
    </w:p>
    <w:p w14:paraId="36CABAC1" w14:textId="485C29B5" w:rsidR="00D06503" w:rsidRPr="00C976C7" w:rsidRDefault="00000F4E" w:rsidP="00C976C7">
      <w:pPr>
        <w:pStyle w:val="Heading3"/>
        <w:spacing w:line="360" w:lineRule="auto"/>
        <w:rPr>
          <w:rFonts w:ascii="Times New Roman" w:eastAsia="Times New Roman" w:hAnsi="Times New Roman"/>
          <w:color w:val="000000" w:themeColor="text1"/>
        </w:rPr>
      </w:pPr>
      <w:bookmarkStart w:id="21" w:name="_Toc278989289"/>
      <w:r w:rsidRPr="00817126">
        <w:rPr>
          <w:rFonts w:ascii="Times New Roman"/>
          <w:color w:val="000000" w:themeColor="text1"/>
        </w:rPr>
        <w:lastRenderedPageBreak/>
        <w:t>3.</w:t>
      </w:r>
      <w:r w:rsidR="005A29A6" w:rsidRPr="00817126">
        <w:rPr>
          <w:rFonts w:ascii="Times New Roman"/>
          <w:color w:val="000000"/>
        </w:rPr>
        <w:t xml:space="preserve"> 8 Architecture 7: Eat Objects based on Neuron</w:t>
      </w:r>
      <w:r w:rsidR="005A29A6" w:rsidRPr="00817126">
        <w:rPr>
          <w:rFonts w:ascii="Times New Roman"/>
          <w:color w:val="000000"/>
          <w:lang w:val="fr-FR"/>
        </w:rPr>
        <w:t xml:space="preserve"> </w:t>
      </w:r>
      <w:r w:rsidR="005A29A6" w:rsidRPr="00817126">
        <w:rPr>
          <w:rFonts w:ascii="Times New Roman"/>
          <w:color w:val="000000"/>
        </w:rPr>
        <w:t>Classification using RGB Percentage</w:t>
      </w:r>
      <w:bookmarkEnd w:id="21"/>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F241A7" w14:paraId="697F3786" w14:textId="77777777" w:rsidTr="00267EA6">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DB37AE9" w14:textId="17387CE6" w:rsidR="00F241A7" w:rsidRDefault="00817126" w:rsidP="00267EA6">
            <w:pPr>
              <w:pStyle w:val="TableStyle1A"/>
              <w:jc w:val="center"/>
            </w:pPr>
            <w:r>
              <w:t xml:space="preserve">Table 5 </w:t>
            </w:r>
            <w:r w:rsidR="00F241A7">
              <w:t>Robot Lifetime Mean and Standard Deviation for Different Speed Rate</w:t>
            </w:r>
            <w:r w:rsidR="00F67D34">
              <w:t xml:space="preserve"> with Direction selection</w:t>
            </w:r>
            <w:r w:rsidR="005B61C8">
              <w:t xml:space="preserve"> for food</w:t>
            </w:r>
          </w:p>
        </w:tc>
      </w:tr>
      <w:tr w:rsidR="00F241A7" w14:paraId="7BB48FA8" w14:textId="77777777" w:rsidTr="00267EA6">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0820BAF" w14:textId="77777777" w:rsidR="00F241A7" w:rsidRDefault="00F241A7" w:rsidP="00267EA6">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8072A04" w14:textId="77777777" w:rsidR="00F241A7" w:rsidRDefault="00F241A7" w:rsidP="00267EA6">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5E3B571" w14:textId="77777777" w:rsidR="00F241A7" w:rsidRDefault="00F241A7" w:rsidP="00267EA6">
            <w:pPr>
              <w:pStyle w:val="TableStyle2A"/>
              <w:jc w:val="center"/>
            </w:pPr>
            <w:r>
              <w:t>Lifetime Standard Deviation</w:t>
            </w:r>
          </w:p>
        </w:tc>
      </w:tr>
      <w:tr w:rsidR="00F241A7" w14:paraId="3D5ACF24"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8F8178A" w14:textId="77777777" w:rsidR="00F241A7" w:rsidRDefault="00F241A7" w:rsidP="00267EA6">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0ABFE8C" w14:textId="6017056E" w:rsidR="00F241A7" w:rsidRDefault="00096BD5" w:rsidP="00267EA6">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1510C8A" w14:textId="4B4C2CDD" w:rsidR="00F241A7" w:rsidRDefault="000F3FB0" w:rsidP="00267EA6">
            <w:pPr>
              <w:pStyle w:val="Body"/>
              <w:jc w:val="center"/>
            </w:pPr>
            <w:r>
              <w:t>1253</w:t>
            </w:r>
          </w:p>
        </w:tc>
      </w:tr>
      <w:tr w:rsidR="00F241A7" w14:paraId="6A37BB66"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C97D14" w14:textId="77777777" w:rsidR="00F241A7" w:rsidRDefault="00F241A7" w:rsidP="00267EA6">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FD062C6" w14:textId="24788AD6" w:rsidR="00F241A7" w:rsidRDefault="00FB192C" w:rsidP="00267EA6">
            <w:pPr>
              <w:pStyle w:val="Body"/>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6A1F19" w14:textId="5DEA3895" w:rsidR="00F241A7" w:rsidRDefault="00496B86" w:rsidP="00267EA6">
            <w:pPr>
              <w:pStyle w:val="Body"/>
              <w:jc w:val="center"/>
            </w:pPr>
            <w:r w:rsidRPr="00496B86">
              <w:t>4349</w:t>
            </w:r>
          </w:p>
        </w:tc>
      </w:tr>
      <w:tr w:rsidR="00F241A7" w14:paraId="28409019"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71D3688" w14:textId="77777777" w:rsidR="00F241A7" w:rsidRDefault="00F241A7" w:rsidP="00267EA6">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6C1F0A0" w14:textId="154CBCC9" w:rsidR="00F241A7" w:rsidRDefault="002F0BFF" w:rsidP="00267EA6">
            <w:pPr>
              <w:pStyle w:val="Body"/>
              <w:jc w:val="center"/>
            </w:pPr>
            <w:r>
              <w:t>3</w:t>
            </w:r>
            <w:r w:rsidRPr="002F0BFF">
              <w:t>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938EF49" w14:textId="57FFB779" w:rsidR="00F241A7" w:rsidRDefault="00496B86" w:rsidP="00267EA6">
            <w:pPr>
              <w:pStyle w:val="Body"/>
              <w:jc w:val="center"/>
            </w:pPr>
            <w:r>
              <w:t>1</w:t>
            </w:r>
            <w:r w:rsidRPr="00496B86">
              <w:t>5722</w:t>
            </w:r>
          </w:p>
        </w:tc>
      </w:tr>
      <w:tr w:rsidR="00F241A7" w14:paraId="60AFE27E"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FE4DAFC" w14:textId="77777777" w:rsidR="00F241A7" w:rsidRDefault="00F241A7" w:rsidP="00267EA6">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B1CF77" w14:textId="111B40ED" w:rsidR="00F241A7" w:rsidRDefault="002F0BFF" w:rsidP="00267EA6">
            <w:pPr>
              <w:pStyle w:val="Body"/>
              <w:jc w:val="center"/>
            </w:pPr>
            <w:r>
              <w:t>2</w:t>
            </w:r>
            <w:r w:rsidRPr="002F0BFF">
              <w:t>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70BA82" w14:textId="7306D9C3" w:rsidR="00F241A7" w:rsidRDefault="00496B86" w:rsidP="00267EA6">
            <w:pPr>
              <w:pStyle w:val="Body"/>
              <w:jc w:val="center"/>
            </w:pPr>
            <w:r>
              <w:t>1</w:t>
            </w:r>
            <w:r w:rsidRPr="00496B86">
              <w:t>1208</w:t>
            </w:r>
          </w:p>
        </w:tc>
      </w:tr>
      <w:tr w:rsidR="00F241A7" w14:paraId="44347911"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690F0BC" w14:textId="77777777" w:rsidR="00F241A7" w:rsidRDefault="00F241A7" w:rsidP="00267EA6">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1704AE5" w14:textId="196963C2" w:rsidR="00F241A7" w:rsidRDefault="002F0BFF" w:rsidP="00267EA6">
            <w:pPr>
              <w:pStyle w:val="Body"/>
              <w:jc w:val="center"/>
            </w:pPr>
            <w:r>
              <w:t>2</w:t>
            </w:r>
            <w:r w:rsidRPr="002F0BFF">
              <w:t>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BF5EA91" w14:textId="00706CCF" w:rsidR="00F241A7" w:rsidRDefault="00496B86" w:rsidP="00267EA6">
            <w:pPr>
              <w:pStyle w:val="Body"/>
              <w:jc w:val="center"/>
            </w:pPr>
            <w:r w:rsidRPr="00496B86">
              <w:t>9429</w:t>
            </w:r>
          </w:p>
        </w:tc>
      </w:tr>
      <w:tr w:rsidR="00F241A7" w14:paraId="3D67AC73" w14:textId="77777777" w:rsidTr="00267EA6">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C156A74" w14:textId="77777777" w:rsidR="00F241A7" w:rsidRDefault="00F241A7" w:rsidP="00267EA6">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CA19F7C" w14:textId="2D02BE65" w:rsidR="00F241A7" w:rsidRDefault="002F0BFF" w:rsidP="00267EA6">
            <w:pPr>
              <w:pStyle w:val="Body"/>
              <w:jc w:val="center"/>
            </w:pPr>
            <w:r>
              <w:t>2</w:t>
            </w:r>
            <w:r w:rsidRPr="002F0BFF">
              <w:t>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F702C7D" w14:textId="69666ECD" w:rsidR="00F241A7" w:rsidRDefault="00496B86" w:rsidP="00267EA6">
            <w:pPr>
              <w:pStyle w:val="Body"/>
              <w:jc w:val="center"/>
            </w:pPr>
            <w:r w:rsidRPr="00496B86">
              <w:t>9543</w:t>
            </w:r>
          </w:p>
        </w:tc>
      </w:tr>
      <w:tr w:rsidR="00F241A7" w14:paraId="21FCA760" w14:textId="77777777" w:rsidTr="00D63B4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D4F8720" w14:textId="77777777" w:rsidR="00F241A7" w:rsidRDefault="00F241A7" w:rsidP="00267EA6">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EFFBE2C" w14:textId="1A209468" w:rsidR="00F241A7" w:rsidRDefault="002F0BFF" w:rsidP="00267EA6">
            <w:pPr>
              <w:pStyle w:val="Body"/>
              <w:jc w:val="center"/>
            </w:pPr>
            <w:r>
              <w:t>2</w:t>
            </w:r>
            <w:r w:rsidRPr="002F0BFF">
              <w:t>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42F9F3D" w14:textId="3D78C33F" w:rsidR="00F241A7" w:rsidRDefault="00496B86" w:rsidP="00267EA6">
            <w:pPr>
              <w:pStyle w:val="Body"/>
              <w:jc w:val="center"/>
            </w:pPr>
            <w:r w:rsidRPr="00496B86">
              <w:t>9543</w:t>
            </w:r>
          </w:p>
        </w:tc>
      </w:tr>
      <w:tr w:rsidR="00B626A8" w14:paraId="58925AF2" w14:textId="77777777" w:rsidTr="00D63B4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106BBA" w14:textId="01B7E530" w:rsidR="00B626A8" w:rsidRDefault="00B626A8" w:rsidP="00267EA6">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3501AF30" w14:textId="263635B1" w:rsidR="00B626A8" w:rsidRPr="00B626A8" w:rsidRDefault="002F0BFF" w:rsidP="00267EA6">
            <w:pPr>
              <w:pStyle w:val="Body"/>
              <w:jc w:val="center"/>
            </w:pPr>
            <w:r>
              <w:t>2</w:t>
            </w:r>
            <w:r w:rsidRPr="002F0BFF">
              <w:t>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1CAA9E94" w14:textId="7F4E7849" w:rsidR="00B626A8" w:rsidRDefault="00496B86" w:rsidP="00267EA6">
            <w:pPr>
              <w:pStyle w:val="Body"/>
              <w:jc w:val="center"/>
            </w:pPr>
            <w:r w:rsidRPr="00496B86">
              <w:t>9543</w:t>
            </w:r>
          </w:p>
        </w:tc>
      </w:tr>
      <w:tr w:rsidR="00B626A8" w14:paraId="7CF58487" w14:textId="77777777" w:rsidTr="00D63B4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7BE4A15" w14:textId="25E98C04" w:rsidR="00B626A8" w:rsidRDefault="00B626A8" w:rsidP="00267EA6">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A2CE12B" w14:textId="5D0C64E4" w:rsidR="00B626A8" w:rsidRPr="00B626A8" w:rsidRDefault="002F0BFF" w:rsidP="00267EA6">
            <w:pPr>
              <w:pStyle w:val="Body"/>
              <w:jc w:val="center"/>
            </w:pPr>
            <w:r>
              <w:t>2</w:t>
            </w:r>
            <w:r w:rsidRPr="002F0BFF">
              <w:t>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C70AC8" w14:textId="3ECE5267" w:rsidR="00B626A8" w:rsidRDefault="00496B86" w:rsidP="00267EA6">
            <w:pPr>
              <w:pStyle w:val="Body"/>
              <w:jc w:val="center"/>
            </w:pPr>
            <w:r w:rsidRPr="00496B86">
              <w:t>9543</w:t>
            </w:r>
          </w:p>
        </w:tc>
      </w:tr>
      <w:tr w:rsidR="00B626A8" w14:paraId="354151BD" w14:textId="77777777" w:rsidTr="00D63B4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6E6C38" w14:textId="0BAD2C74" w:rsidR="00B626A8" w:rsidRDefault="00B626A8" w:rsidP="00267EA6">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2F3A6A73" w14:textId="4B077440" w:rsidR="00B626A8" w:rsidRPr="00B626A8" w:rsidRDefault="002F0BFF" w:rsidP="00267EA6">
            <w:pPr>
              <w:pStyle w:val="Body"/>
              <w:jc w:val="center"/>
            </w:pPr>
            <w:r>
              <w:t>2</w:t>
            </w:r>
            <w:r w:rsidRPr="002F0BFF">
              <w:t>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6F1289E7" w14:textId="66A182BA" w:rsidR="00B626A8" w:rsidRDefault="00496B86" w:rsidP="00267EA6">
            <w:pPr>
              <w:pStyle w:val="Body"/>
              <w:jc w:val="center"/>
            </w:pPr>
            <w:r w:rsidRPr="00496B86">
              <w:t>9543</w:t>
            </w:r>
          </w:p>
        </w:tc>
      </w:tr>
    </w:tbl>
    <w:p w14:paraId="357251A8" w14:textId="77777777" w:rsidR="00F241A7" w:rsidRDefault="00F241A7" w:rsidP="00627D30">
      <w:pPr>
        <w:pStyle w:val="BodyA"/>
        <w:spacing w:line="360" w:lineRule="auto"/>
        <w:jc w:val="center"/>
      </w:pPr>
    </w:p>
    <w:p w14:paraId="74ADDAE6" w14:textId="1D14723A" w:rsidR="00F241A7" w:rsidRDefault="007D4FF9" w:rsidP="00627D30">
      <w:pPr>
        <w:pStyle w:val="BodyA"/>
        <w:spacing w:line="360" w:lineRule="auto"/>
        <w:jc w:val="center"/>
      </w:pPr>
      <w:r>
        <w:rPr>
          <w:noProof/>
        </w:rPr>
        <w:drawing>
          <wp:inline distT="0" distB="0" distL="0" distR="0" wp14:anchorId="346ECCD3" wp14:editId="2255B05E">
            <wp:extent cx="4343400" cy="32575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7_pic.png"/>
                    <pic:cNvPicPr/>
                  </pic:nvPicPr>
                  <pic:blipFill>
                    <a:blip r:embed="rId25">
                      <a:extLst>
                        <a:ext uri="{28A0092B-C50C-407E-A947-70E740481C1C}">
                          <a14:useLocalDpi xmlns:a14="http://schemas.microsoft.com/office/drawing/2010/main" val="0"/>
                        </a:ext>
                      </a:extLst>
                    </a:blip>
                    <a:stretch>
                      <a:fillRect/>
                    </a:stretch>
                  </pic:blipFill>
                  <pic:spPr>
                    <a:xfrm>
                      <a:off x="0" y="0"/>
                      <a:ext cx="4343400" cy="3257550"/>
                    </a:xfrm>
                    <a:prstGeom prst="rect">
                      <a:avLst/>
                    </a:prstGeom>
                  </pic:spPr>
                </pic:pic>
              </a:graphicData>
            </a:graphic>
          </wp:inline>
        </w:drawing>
      </w:r>
    </w:p>
    <w:p w14:paraId="3E867C52" w14:textId="1BBE81FE" w:rsidR="00C976C7" w:rsidRDefault="00C976C7" w:rsidP="00C976C7">
      <w:pPr>
        <w:pStyle w:val="BodyA"/>
        <w:spacing w:line="360" w:lineRule="auto"/>
        <w:jc w:val="center"/>
        <w:rPr>
          <w:rFonts w:ascii="Times New Roman"/>
        </w:rPr>
      </w:pPr>
      <w:r>
        <w:rPr>
          <w:rFonts w:ascii="Times New Roman"/>
        </w:rPr>
        <w:t xml:space="preserve">Figure 14: </w:t>
      </w:r>
      <w:r>
        <w:rPr>
          <w:rFonts w:hAnsi="Times New Roman"/>
        </w:rPr>
        <w:t xml:space="preserve"> </w:t>
      </w:r>
      <w:r>
        <w:rPr>
          <w:rFonts w:ascii="Times New Roman"/>
        </w:rPr>
        <w:t>Mean lifespan trend line with standard deviation bars.</w:t>
      </w:r>
    </w:p>
    <w:p w14:paraId="42B1EAB8" w14:textId="77777777" w:rsidR="00C976C7" w:rsidRDefault="00C976C7" w:rsidP="00627D30">
      <w:pPr>
        <w:pStyle w:val="BodyA"/>
        <w:spacing w:line="360" w:lineRule="auto"/>
        <w:jc w:val="center"/>
      </w:pPr>
    </w:p>
    <w:p w14:paraId="07DBE609" w14:textId="67AAC05E" w:rsidR="00B801FF" w:rsidRPr="00C976C7" w:rsidRDefault="00B801FF" w:rsidP="00B801FF">
      <w:pPr>
        <w:pStyle w:val="Heading3"/>
        <w:spacing w:line="360" w:lineRule="auto"/>
        <w:rPr>
          <w:rFonts w:ascii="Times New Roman" w:eastAsia="Times New Roman" w:hAnsi="Times New Roman"/>
          <w:color w:val="000000" w:themeColor="text1"/>
        </w:rPr>
      </w:pPr>
      <w:bookmarkStart w:id="22" w:name="_Toc278989290"/>
      <w:r w:rsidRPr="00817126">
        <w:rPr>
          <w:rFonts w:ascii="Times New Roman"/>
          <w:color w:val="000000" w:themeColor="text1"/>
        </w:rPr>
        <w:lastRenderedPageBreak/>
        <w:t>3.</w:t>
      </w:r>
      <w:r w:rsidRPr="00817126">
        <w:rPr>
          <w:rFonts w:ascii="Times New Roman"/>
          <w:color w:val="000000"/>
        </w:rPr>
        <w:t xml:space="preserve"> </w:t>
      </w:r>
      <w:r w:rsidR="000F4483">
        <w:rPr>
          <w:rFonts w:ascii="Times New Roman"/>
          <w:color w:val="000000"/>
        </w:rPr>
        <w:t>9</w:t>
      </w:r>
      <w:r w:rsidR="000F3344">
        <w:rPr>
          <w:rFonts w:ascii="Times New Roman"/>
          <w:color w:val="000000"/>
        </w:rPr>
        <w:t xml:space="preserve"> Architecture 8</w:t>
      </w:r>
      <w:r w:rsidRPr="00817126">
        <w:rPr>
          <w:rFonts w:ascii="Times New Roman"/>
          <w:color w:val="000000"/>
        </w:rPr>
        <w:t xml:space="preserve">: </w:t>
      </w:r>
      <w:r w:rsidR="000F3344" w:rsidRPr="0055098D">
        <w:rPr>
          <w:rFonts w:ascii="Times New Roman"/>
          <w:noProof/>
          <w:color w:val="000000"/>
        </w:rPr>
        <w:t>Eat Few Objects based on Neuron</w:t>
      </w:r>
      <w:r w:rsidR="000F3344" w:rsidRPr="0055098D">
        <w:rPr>
          <w:rFonts w:ascii="Times New Roman"/>
          <w:noProof/>
          <w:color w:val="000000"/>
          <w:lang w:val="fr-FR"/>
        </w:rPr>
        <w:t xml:space="preserve"> </w:t>
      </w:r>
      <w:r w:rsidR="000F3344" w:rsidRPr="0055098D">
        <w:rPr>
          <w:rFonts w:ascii="Times New Roman"/>
          <w:noProof/>
          <w:color w:val="000000"/>
        </w:rPr>
        <w:t>Classification using RGB Percentage</w:t>
      </w:r>
      <w:bookmarkEnd w:id="22"/>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4572FE" w14:paraId="79490FD1" w14:textId="77777777" w:rsidTr="007C4F7F">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46C4968" w14:textId="77777777" w:rsidR="004572FE" w:rsidRDefault="004572FE" w:rsidP="004572FE">
            <w:pPr>
              <w:pStyle w:val="TableStyle1A"/>
              <w:jc w:val="center"/>
            </w:pPr>
            <w:r>
              <w:t>Table 5 Robot Lifetime Mean and Standard Deviation for Different Speed Rate with Direction selection for food</w:t>
            </w:r>
          </w:p>
        </w:tc>
      </w:tr>
      <w:tr w:rsidR="004572FE" w14:paraId="25A081C1" w14:textId="77777777" w:rsidTr="007C4F7F">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2F0BAA4" w14:textId="77777777" w:rsidR="004572FE" w:rsidRDefault="004572FE" w:rsidP="004572FE">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834E6D7" w14:textId="77777777" w:rsidR="004572FE" w:rsidRDefault="004572FE" w:rsidP="004572FE">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088A7F7" w14:textId="77777777" w:rsidR="004572FE" w:rsidRDefault="004572FE" w:rsidP="004572FE">
            <w:pPr>
              <w:pStyle w:val="TableStyle2A"/>
              <w:jc w:val="center"/>
            </w:pPr>
            <w:r>
              <w:t>Lifetime Standard Deviation</w:t>
            </w:r>
          </w:p>
        </w:tc>
      </w:tr>
      <w:tr w:rsidR="004572FE" w14:paraId="1F69FD64"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99E867B" w14:textId="77777777" w:rsidR="004572FE" w:rsidRDefault="004572FE" w:rsidP="004572FE">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99ED74" w14:textId="0CD95405" w:rsidR="004572FE" w:rsidRDefault="007B1E5F" w:rsidP="004572FE">
            <w:pPr>
              <w:pStyle w:val="TableStyle2A"/>
              <w:jc w:val="center"/>
            </w:pPr>
            <w:r w:rsidRPr="007B1E5F">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9377400" w14:textId="4EA4EDCF" w:rsidR="004572FE" w:rsidRDefault="00672CBB" w:rsidP="004572FE">
            <w:pPr>
              <w:pStyle w:val="Body"/>
              <w:jc w:val="center"/>
            </w:pPr>
            <w:r>
              <w:t>1200</w:t>
            </w:r>
          </w:p>
        </w:tc>
      </w:tr>
      <w:tr w:rsidR="004572FE" w14:paraId="11990004"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02AB38E" w14:textId="77777777" w:rsidR="004572FE" w:rsidRDefault="004572FE" w:rsidP="004572FE">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1371A57" w14:textId="60E71AA2" w:rsidR="004572FE" w:rsidRDefault="007B1E5F" w:rsidP="004572FE">
            <w:pPr>
              <w:pStyle w:val="Body"/>
              <w:jc w:val="center"/>
            </w:pPr>
            <w:r>
              <w:t>2</w:t>
            </w:r>
            <w:r w:rsidRPr="007B1E5F">
              <w:t>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9FA4794" w14:textId="2BC87530" w:rsidR="004572FE" w:rsidRDefault="007219D7" w:rsidP="004572FE">
            <w:pPr>
              <w:pStyle w:val="Body"/>
              <w:jc w:val="center"/>
            </w:pPr>
            <w:r w:rsidRPr="007219D7">
              <w:t>8612</w:t>
            </w:r>
          </w:p>
        </w:tc>
      </w:tr>
      <w:tr w:rsidR="004572FE" w14:paraId="57BEBE0E"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5A247AF" w14:textId="77777777" w:rsidR="004572FE" w:rsidRDefault="004572FE" w:rsidP="004572FE">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DA4E130" w14:textId="3B43AE26" w:rsidR="004572FE" w:rsidRDefault="007B1E5F" w:rsidP="004572FE">
            <w:pPr>
              <w:pStyle w:val="Body"/>
              <w:jc w:val="center"/>
            </w:pPr>
            <w:r>
              <w:t>5</w:t>
            </w:r>
            <w:r w:rsidRPr="007B1E5F">
              <w:t>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95FB565" w14:textId="14B5783C" w:rsidR="004572FE" w:rsidRDefault="007219D7" w:rsidP="004572FE">
            <w:pPr>
              <w:pStyle w:val="Body"/>
              <w:jc w:val="center"/>
            </w:pPr>
            <w:r w:rsidRPr="007219D7">
              <w:t>8355</w:t>
            </w:r>
          </w:p>
        </w:tc>
      </w:tr>
      <w:tr w:rsidR="004572FE" w14:paraId="64B4A64F"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B8DFB2C" w14:textId="77777777" w:rsidR="004572FE" w:rsidRDefault="004572FE" w:rsidP="004572FE">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E9A9E4" w14:textId="3F7888D7" w:rsidR="004572FE" w:rsidRDefault="007B1E5F" w:rsidP="004572FE">
            <w:pPr>
              <w:pStyle w:val="Body"/>
              <w:jc w:val="center"/>
            </w:pPr>
            <w:r>
              <w:t>2</w:t>
            </w:r>
            <w:r w:rsidRPr="007B1E5F">
              <w:t>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F2760AD" w14:textId="1305DAE9" w:rsidR="004572FE" w:rsidRDefault="007219D7" w:rsidP="004572FE">
            <w:pPr>
              <w:pStyle w:val="Body"/>
              <w:jc w:val="center"/>
            </w:pPr>
            <w:r>
              <w:t>1</w:t>
            </w:r>
            <w:r w:rsidRPr="007219D7">
              <w:t>3893</w:t>
            </w:r>
          </w:p>
        </w:tc>
      </w:tr>
      <w:tr w:rsidR="004572FE" w14:paraId="13BD0B28"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5D2043" w14:textId="77777777" w:rsidR="004572FE" w:rsidRDefault="004572FE" w:rsidP="004572FE">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CAB4B9B" w14:textId="5A9994C9" w:rsidR="004572FE" w:rsidRDefault="007B1E5F" w:rsidP="004572FE">
            <w:pPr>
              <w:pStyle w:val="Body"/>
              <w:jc w:val="center"/>
            </w:pPr>
            <w:r>
              <w:t>3</w:t>
            </w:r>
            <w:r w:rsidRPr="007B1E5F">
              <w:t>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2806C07" w14:textId="7EAA1711" w:rsidR="004572FE" w:rsidRDefault="007219D7" w:rsidP="004572FE">
            <w:pPr>
              <w:pStyle w:val="Body"/>
              <w:jc w:val="center"/>
            </w:pPr>
            <w:r w:rsidRPr="007219D7">
              <w:t>4848</w:t>
            </w:r>
          </w:p>
        </w:tc>
      </w:tr>
      <w:tr w:rsidR="004572FE" w14:paraId="3B7EFED3"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661C35E" w14:textId="77777777" w:rsidR="004572FE" w:rsidRDefault="004572FE" w:rsidP="004572FE">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F90C2B7" w14:textId="409F989E" w:rsidR="004572FE" w:rsidRDefault="007B1E5F" w:rsidP="004572FE">
            <w:pPr>
              <w:pStyle w:val="Body"/>
              <w:jc w:val="center"/>
            </w:pPr>
            <w:r>
              <w:t>3</w:t>
            </w:r>
            <w:r w:rsidRPr="007B1E5F">
              <w:t>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F8AD0F3" w14:textId="7A7B6A24" w:rsidR="004572FE" w:rsidRDefault="007219D7" w:rsidP="004572FE">
            <w:pPr>
              <w:pStyle w:val="Body"/>
              <w:jc w:val="center"/>
            </w:pPr>
            <w:r w:rsidRPr="007219D7">
              <w:t>4426</w:t>
            </w:r>
          </w:p>
        </w:tc>
      </w:tr>
      <w:tr w:rsidR="004572FE" w14:paraId="626365B8"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202CAEF" w14:textId="77777777" w:rsidR="004572FE" w:rsidRDefault="004572FE" w:rsidP="004572FE">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02FE3FB" w14:textId="470F8102" w:rsidR="004572FE" w:rsidRDefault="007B1E5F" w:rsidP="004572FE">
            <w:pPr>
              <w:pStyle w:val="Body"/>
              <w:jc w:val="center"/>
            </w:pPr>
            <w:r>
              <w:t>3</w:t>
            </w:r>
            <w:r w:rsidRPr="007B1E5F">
              <w:t>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849CDA8" w14:textId="4422F20E" w:rsidR="004572FE" w:rsidRDefault="007219D7" w:rsidP="004572FE">
            <w:pPr>
              <w:pStyle w:val="Body"/>
              <w:jc w:val="center"/>
            </w:pPr>
            <w:r w:rsidRPr="007219D7">
              <w:t>4426</w:t>
            </w:r>
          </w:p>
        </w:tc>
      </w:tr>
      <w:tr w:rsidR="004572FE" w14:paraId="461CD10D"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A422CD2" w14:textId="77777777" w:rsidR="004572FE" w:rsidRDefault="004572FE" w:rsidP="004572FE">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77BE3A1F" w14:textId="5F6F5DEA" w:rsidR="004572FE" w:rsidRPr="00B626A8" w:rsidRDefault="007B1E5F" w:rsidP="004572FE">
            <w:pPr>
              <w:pStyle w:val="Body"/>
              <w:jc w:val="center"/>
            </w:pPr>
            <w:r>
              <w:t>3</w:t>
            </w:r>
            <w:r w:rsidRPr="007B1E5F">
              <w:t>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57C89C30" w14:textId="222B132C" w:rsidR="004572FE" w:rsidRDefault="007219D7" w:rsidP="004572FE">
            <w:pPr>
              <w:pStyle w:val="Body"/>
              <w:jc w:val="center"/>
            </w:pPr>
            <w:r w:rsidRPr="007219D7">
              <w:t>4426</w:t>
            </w:r>
          </w:p>
        </w:tc>
      </w:tr>
      <w:tr w:rsidR="004572FE" w14:paraId="0804E79A"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8CC3FA" w14:textId="77777777" w:rsidR="004572FE" w:rsidRDefault="004572FE" w:rsidP="004572FE">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5472902" w14:textId="2427BDF3" w:rsidR="004572FE" w:rsidRPr="00B626A8" w:rsidRDefault="007B1E5F" w:rsidP="004572FE">
            <w:pPr>
              <w:pStyle w:val="Body"/>
              <w:jc w:val="center"/>
            </w:pPr>
            <w:r>
              <w:t>3</w:t>
            </w:r>
            <w:r w:rsidRPr="007B1E5F">
              <w:t>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FD0DBC" w14:textId="1ED62B1D" w:rsidR="004572FE" w:rsidRDefault="007219D7" w:rsidP="004572FE">
            <w:pPr>
              <w:pStyle w:val="Body"/>
              <w:jc w:val="center"/>
            </w:pPr>
            <w:r w:rsidRPr="007219D7">
              <w:t>4426</w:t>
            </w:r>
          </w:p>
        </w:tc>
      </w:tr>
      <w:tr w:rsidR="004572FE" w14:paraId="518E0ABB" w14:textId="77777777" w:rsidTr="007C4F7F">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F35ADA0" w14:textId="77777777" w:rsidR="004572FE" w:rsidRDefault="004572FE" w:rsidP="004572FE">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0952B330" w14:textId="0783B851" w:rsidR="004572FE" w:rsidRPr="00B626A8" w:rsidRDefault="007B1E5F" w:rsidP="004572FE">
            <w:pPr>
              <w:pStyle w:val="Body"/>
              <w:jc w:val="center"/>
            </w:pPr>
            <w:r>
              <w:t>3</w:t>
            </w:r>
            <w:r w:rsidRPr="007B1E5F">
              <w:t>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4B0E6AB" w14:textId="6603892D" w:rsidR="004572FE" w:rsidRDefault="007219D7" w:rsidP="004572FE">
            <w:pPr>
              <w:pStyle w:val="Body"/>
              <w:jc w:val="center"/>
            </w:pPr>
            <w:r w:rsidRPr="007219D7">
              <w:t>4426</w:t>
            </w:r>
          </w:p>
        </w:tc>
      </w:tr>
    </w:tbl>
    <w:p w14:paraId="67356E78" w14:textId="77777777" w:rsidR="00B801FF" w:rsidRDefault="00B801FF" w:rsidP="00B801FF">
      <w:pPr>
        <w:pStyle w:val="BodyA"/>
        <w:spacing w:line="360" w:lineRule="auto"/>
      </w:pPr>
    </w:p>
    <w:p w14:paraId="4700C6B3" w14:textId="006410EC" w:rsidR="00EB478D" w:rsidRDefault="004106D7" w:rsidP="00B801FF">
      <w:pPr>
        <w:pStyle w:val="BodyA"/>
        <w:spacing w:line="360" w:lineRule="auto"/>
      </w:pPr>
      <w:r>
        <w:rPr>
          <w:noProof/>
        </w:rPr>
        <w:drawing>
          <wp:inline distT="0" distB="0" distL="0" distR="0" wp14:anchorId="19E9DB38" wp14:editId="134AA91D">
            <wp:extent cx="4572000" cy="3429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8_pic.png"/>
                    <pic:cNvPicPr/>
                  </pic:nvPicPr>
                  <pic:blipFill>
                    <a:blip r:embed="rId26">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14:paraId="53CD5531" w14:textId="77777777" w:rsidR="00627D30" w:rsidRDefault="00627D30" w:rsidP="00627D30">
      <w:pPr>
        <w:pStyle w:val="Heading"/>
        <w:rPr>
          <w:rFonts w:ascii="Times New Roman" w:eastAsia="Times New Roman" w:hAnsi="Times New Roman"/>
          <w:lang w:val="it-IT"/>
        </w:rPr>
      </w:pPr>
      <w:bookmarkStart w:id="23" w:name="_Toc278989291"/>
      <w:r>
        <w:rPr>
          <w:rFonts w:ascii="Times New Roman"/>
          <w:lang w:val="it-IT"/>
        </w:rPr>
        <w:lastRenderedPageBreak/>
        <w:t>4. Discussion</w:t>
      </w:r>
      <w:bookmarkEnd w:id="23"/>
    </w:p>
    <w:p w14:paraId="074A1C76" w14:textId="77777777" w:rsidR="00627D30" w:rsidRDefault="00627D30" w:rsidP="00627D30">
      <w:pPr>
        <w:pStyle w:val="Heading"/>
        <w:rPr>
          <w:rFonts w:ascii="Times New Roman" w:eastAsia="Times New Roman" w:hAnsi="Times New Roman"/>
        </w:rPr>
      </w:pPr>
      <w:bookmarkStart w:id="24" w:name="_Toc278989292"/>
      <w:r>
        <w:rPr>
          <w:rFonts w:ascii="Times New Roman"/>
        </w:rPr>
        <w:t>5. Summaries and Conclusion</w:t>
      </w:r>
      <w:bookmarkEnd w:id="24"/>
    </w:p>
    <w:p w14:paraId="41327E4F" w14:textId="77777777" w:rsidR="00627D30" w:rsidRDefault="00627D30" w:rsidP="00627D30">
      <w:pPr>
        <w:pStyle w:val="Heading"/>
        <w:rPr>
          <w:rFonts w:ascii="Times New Roman" w:eastAsia="Times New Roman" w:hAnsi="Times New Roman"/>
        </w:rPr>
      </w:pPr>
      <w:bookmarkStart w:id="25" w:name="_Toc278989293"/>
      <w:r>
        <w:rPr>
          <w:rFonts w:ascii="Times New Roman"/>
        </w:rPr>
        <w:t>6. Acknowledgements</w:t>
      </w:r>
      <w:bookmarkEnd w:id="25"/>
    </w:p>
    <w:p w14:paraId="49247351" w14:textId="77777777" w:rsidR="00627D30" w:rsidRDefault="00627D30" w:rsidP="00627D30">
      <w:pPr>
        <w:pStyle w:val="Heading"/>
        <w:rPr>
          <w:rFonts w:ascii="Times New Roman" w:eastAsia="Times New Roman" w:hAnsi="Times New Roman"/>
        </w:rPr>
      </w:pPr>
      <w:bookmarkStart w:id="26" w:name="_Toc278989294"/>
      <w:r>
        <w:rPr>
          <w:rFonts w:ascii="Times New Roman"/>
        </w:rPr>
        <w:t>7. References</w:t>
      </w:r>
      <w:bookmarkEnd w:id="26"/>
    </w:p>
    <w:p w14:paraId="1668C35E" w14:textId="77777777" w:rsidR="00627D30" w:rsidRDefault="00627D30" w:rsidP="00627D3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4C1BB7ED" w14:textId="77777777" w:rsidR="00627D30" w:rsidRDefault="00627D30" w:rsidP="00627D30">
      <w:pPr>
        <w:pStyle w:val="Bibliography"/>
        <w:spacing w:line="360" w:lineRule="auto"/>
      </w:pPr>
    </w:p>
    <w:p w14:paraId="5E6BE393" w14:textId="77777777" w:rsidR="00627D30" w:rsidRDefault="00627D30" w:rsidP="00627D30">
      <w:pPr>
        <w:pStyle w:val="Bibliography"/>
        <w:spacing w:line="360" w:lineRule="auto"/>
      </w:pPr>
    </w:p>
    <w:p w14:paraId="6C066E7E" w14:textId="77777777" w:rsidR="00627D30" w:rsidRDefault="00627D30" w:rsidP="00627D30">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4DC9CDC9" w14:textId="77777777" w:rsidR="00627D30" w:rsidRDefault="00627D30" w:rsidP="00627D30">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1E87528" w14:textId="77777777" w:rsidR="00627D30" w:rsidRDefault="00627D30" w:rsidP="00627D30">
      <w:pPr>
        <w:pStyle w:val="BodyA"/>
        <w:spacing w:line="360" w:lineRule="auto"/>
      </w:pPr>
    </w:p>
    <w:p w14:paraId="5DE350E7" w14:textId="77777777" w:rsidR="00627D30" w:rsidRDefault="00627D30" w:rsidP="00627D30">
      <w:pPr>
        <w:pStyle w:val="Bibliography"/>
        <w:spacing w:line="360" w:lineRule="auto"/>
      </w:pPr>
    </w:p>
    <w:p w14:paraId="74A391CB" w14:textId="77777777" w:rsidR="00627D30" w:rsidRDefault="00627D30" w:rsidP="00627D30">
      <w:pPr>
        <w:pStyle w:val="BodyA"/>
        <w:spacing w:line="360" w:lineRule="auto"/>
      </w:pPr>
    </w:p>
    <w:p w14:paraId="421D1DD2" w14:textId="77777777" w:rsidR="00627D30" w:rsidRDefault="00627D30" w:rsidP="00627D30">
      <w:pPr>
        <w:pStyle w:val="BodyA"/>
        <w:spacing w:line="360" w:lineRule="auto"/>
        <w:ind w:firstLine="360"/>
        <w:rPr>
          <w:rFonts w:ascii="Times New Roman" w:eastAsia="Times New Roman" w:hAnsi="Times New Roman"/>
        </w:rPr>
      </w:pPr>
    </w:p>
    <w:p w14:paraId="720DCB8A" w14:textId="77777777" w:rsidR="00627D30" w:rsidRDefault="00627D30" w:rsidP="00627D30">
      <w:pPr>
        <w:pStyle w:val="BodyA"/>
        <w:spacing w:line="360" w:lineRule="auto"/>
        <w:rPr>
          <w:rFonts w:ascii="Times New Roman" w:eastAsia="Times New Roman" w:hAnsi="Times New Roman"/>
        </w:rPr>
      </w:pPr>
    </w:p>
    <w:p w14:paraId="16466D90" w14:textId="77777777" w:rsidR="00627D30" w:rsidRDefault="00627D30" w:rsidP="00627D30">
      <w:pPr>
        <w:pStyle w:val="Heading"/>
      </w:pPr>
      <w:bookmarkStart w:id="27" w:name="_Toc278989295"/>
      <w:r>
        <w:rPr>
          <w:rFonts w:ascii="Times New Roman"/>
          <w:lang w:val="fr-FR"/>
        </w:rPr>
        <w:t>8. Appendix A</w:t>
      </w:r>
      <w:bookmarkEnd w:id="27"/>
    </w:p>
    <w:p w14:paraId="2A373FEE" w14:textId="67DEB1FF" w:rsidR="00334164" w:rsidRDefault="00F60668" w:rsidP="00627D30">
      <w:r>
        <w:t>1. Perceptron.h</w:t>
      </w:r>
    </w:p>
    <w:p w14:paraId="6CBDC4C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733F0D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Perceptron header fi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2EAC735B"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8D2237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0A6F83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PERCEPTRON</w:t>
      </w:r>
    </w:p>
    <w:p w14:paraId="408D8FC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PERCEPTRON</w:t>
      </w:r>
    </w:p>
    <w:p w14:paraId="11D2974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70300B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typedef</w:t>
      </w:r>
      <w:r>
        <w:rPr>
          <w:rFonts w:ascii="Menlo Regular" w:hAnsi="Menlo Regular" w:cs="Menlo Regular"/>
          <w:color w:val="000000"/>
          <w:sz w:val="22"/>
          <w:szCs w:val="22"/>
        </w:rPr>
        <w:t xml:space="preserve">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perceptron</w:t>
      </w:r>
    </w:p>
    <w:p w14:paraId="293E8E72"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FEB86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69A03D9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weights;</w:t>
      </w:r>
    </w:p>
    <w:p w14:paraId="4366D99D"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v;</w:t>
      </w:r>
    </w:p>
    <w:p w14:paraId="5BB732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output;</w:t>
      </w:r>
    </w:p>
    <w:p w14:paraId="1E0AEA8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rror;</w:t>
      </w:r>
    </w:p>
    <w:p w14:paraId="23D38B38"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s_inner_neuron;</w:t>
      </w:r>
      <w:r>
        <w:rPr>
          <w:rFonts w:ascii="Menlo Regular" w:hAnsi="Menlo Regular" w:cs="Menlo Regular"/>
          <w:color w:val="000000"/>
          <w:sz w:val="22"/>
          <w:szCs w:val="22"/>
        </w:rPr>
        <w:tab/>
      </w:r>
      <w:r>
        <w:rPr>
          <w:rFonts w:ascii="Menlo Regular" w:hAnsi="Menlo Regular" w:cs="Menlo Regular"/>
          <w:color w:val="007400"/>
          <w:sz w:val="22"/>
          <w:szCs w:val="22"/>
        </w:rPr>
        <w:t>/*inner neuron has no error, but sigma instead*/</w:t>
      </w:r>
    </w:p>
    <w:p w14:paraId="05909ED7"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w:t>
      </w:r>
      <w:r>
        <w:rPr>
          <w:rFonts w:ascii="Menlo Regular" w:hAnsi="Menlo Regular" w:cs="Menlo Regular"/>
          <w:color w:val="000000"/>
          <w:sz w:val="22"/>
          <w:szCs w:val="22"/>
        </w:rPr>
        <w:tab/>
      </w:r>
      <w:r>
        <w:rPr>
          <w:rFonts w:ascii="Menlo Regular" w:hAnsi="Menlo Regular" w:cs="Menlo Regular"/>
          <w:color w:val="007400"/>
          <w:sz w:val="22"/>
          <w:szCs w:val="22"/>
        </w:rPr>
        <w:t>/*Reserved variable for future use*/</w:t>
      </w:r>
    </w:p>
    <w:p w14:paraId="182A5A2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perceptron;</w:t>
      </w:r>
    </w:p>
    <w:p w14:paraId="2BD0440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FCFC36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087F2A1"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Global variable</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A73C48F"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648730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34717530"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7FA97B4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3EACED3"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020D3685"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4FF132D4"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7337D6CA"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0380A2E"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40EB57DC"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F9661E6" w14:textId="77777777" w:rsidR="00554B9C" w:rsidRDefault="00554B9C" w:rsidP="00554B9C">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endif</w:t>
      </w:r>
    </w:p>
    <w:p w14:paraId="158D46B8" w14:textId="77777777" w:rsidR="00F60668" w:rsidRDefault="00F60668" w:rsidP="00627D30"/>
    <w:p w14:paraId="67367943" w14:textId="3BA8DF14" w:rsidR="00554B9C" w:rsidRDefault="002333A7" w:rsidP="00627D30">
      <w:r>
        <w:t>2. Perceptron.c</w:t>
      </w:r>
    </w:p>
    <w:p w14:paraId="4C11CB7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1B72CB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4B3BEAFC"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stdlib.h&gt;</w:t>
      </w:r>
    </w:p>
    <w:p w14:paraId="54B29259"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16043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9ADAA58"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466CDA6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59041CA7"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default(</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0DCC0E1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84506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neuron-&gt;</w:t>
      </w:r>
      <w:r>
        <w:rPr>
          <w:rFonts w:ascii="Menlo Regular" w:hAnsi="Menlo Regular" w:cs="Menlo Regular"/>
          <w:color w:val="3F6E74"/>
          <w:sz w:val="22"/>
          <w:szCs w:val="22"/>
        </w:rPr>
        <w:t>weights</w:t>
      </w:r>
      <w:r>
        <w:rPr>
          <w:rFonts w:ascii="Menlo Regular" w:hAnsi="Menlo Regular" w:cs="Menlo Regular"/>
          <w:color w:val="000000"/>
          <w:sz w:val="22"/>
          <w:szCs w:val="22"/>
        </w:rPr>
        <w:t xml:space="preserve"> =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w:t>
      </w:r>
      <w:r>
        <w:rPr>
          <w:rFonts w:ascii="Menlo Regular" w:hAnsi="Menlo Regular" w:cs="Menlo Regular"/>
          <w:color w:val="2E0D6E"/>
          <w:sz w:val="22"/>
          <w:szCs w:val="22"/>
        </w:rPr>
        <w:t>malloc</w:t>
      </w:r>
      <w:r>
        <w:rPr>
          <w:rFonts w:ascii="Menlo Regular" w:hAnsi="Menlo Regular" w:cs="Menlo Regular"/>
          <w:color w:val="000000"/>
          <w:sz w:val="22"/>
          <w:szCs w:val="22"/>
        </w:rPr>
        <w:t>(</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double</w:t>
      </w:r>
      <w:r>
        <w:rPr>
          <w:rFonts w:ascii="Menlo Regular" w:hAnsi="Menlo Regular" w:cs="Menlo Regular"/>
          <w:color w:val="000000"/>
          <w:sz w:val="22"/>
          <w:szCs w:val="22"/>
        </w:rPr>
        <w:t>) * (neuron-&g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3B0B08A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31579E66"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647D95"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perceptron_clear(</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w:t>
      </w:r>
    </w:p>
    <w:p w14:paraId="6F327E64"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F27A42E"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E0D6E"/>
          <w:sz w:val="22"/>
          <w:szCs w:val="22"/>
        </w:rPr>
        <w:t>free</w:t>
      </w:r>
      <w:r>
        <w:rPr>
          <w:rFonts w:ascii="Menlo Regular" w:hAnsi="Menlo Regular" w:cs="Menlo Regular"/>
          <w:color w:val="000000"/>
          <w:sz w:val="22"/>
          <w:szCs w:val="22"/>
        </w:rPr>
        <w:t>(neuron-&gt;</w:t>
      </w:r>
      <w:r>
        <w:rPr>
          <w:rFonts w:ascii="Menlo Regular" w:hAnsi="Menlo Regular" w:cs="Menlo Regular"/>
          <w:color w:val="3F6E74"/>
          <w:sz w:val="22"/>
          <w:szCs w:val="22"/>
        </w:rPr>
        <w:t>weights</w:t>
      </w:r>
      <w:r>
        <w:rPr>
          <w:rFonts w:ascii="Menlo Regular" w:hAnsi="Menlo Regular" w:cs="Menlo Regular"/>
          <w:color w:val="000000"/>
          <w:sz w:val="22"/>
          <w:szCs w:val="22"/>
        </w:rPr>
        <w:t>);</w:t>
      </w:r>
    </w:p>
    <w:p w14:paraId="2ED2819B"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CC2EBC0" w14:textId="77777777" w:rsidR="00481C4E" w:rsidRDefault="00481C4E" w:rsidP="00481C4E">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DE11DF" w14:textId="2D392A9A" w:rsidR="00481C4E" w:rsidRDefault="00686B13" w:rsidP="00627D30">
      <w:r>
        <w:t>3. LMSAlgorithm.h</w:t>
      </w:r>
    </w:p>
    <w:p w14:paraId="3EFE977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48056BF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h</w:t>
      </w:r>
    </w:p>
    <w:p w14:paraId="130B1A34"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BF8F6F6"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09270C71"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3A15130F"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5588EF4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015065E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t;math.h&gt;</w:t>
      </w:r>
    </w:p>
    <w:p w14:paraId="046283CC"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266EF05"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ifndef LMSALGORITHM_H_</w:t>
      </w:r>
    </w:p>
    <w:p w14:paraId="51EC63D9"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define LMSALGORITHM_H_</w:t>
      </w:r>
    </w:p>
    <w:p w14:paraId="74BF4BED"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9D0C9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09E1072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extern</w:t>
      </w:r>
      <w:r>
        <w:rPr>
          <w:rFonts w:ascii="Menlo Regular" w:hAnsi="Menlo Regular" w:cs="Menlo Regular"/>
          <w:color w:val="000000"/>
          <w:sz w:val="22"/>
          <w:szCs w:val="22"/>
        </w:rPr>
        <w:t xml:space="preserve">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w:t>
      </w:r>
    </w:p>
    <w:p w14:paraId="18DB8D9A"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9D4162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8629B68"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19F091F7"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3D1C7883"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84813E2" w14:textId="77777777" w:rsidR="00686B13" w:rsidRDefault="00686B13" w:rsidP="00686B13">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endif </w:t>
      </w:r>
      <w:r>
        <w:rPr>
          <w:rFonts w:ascii="Menlo Regular" w:hAnsi="Menlo Regular" w:cs="Menlo Regular"/>
          <w:color w:val="007400"/>
          <w:sz w:val="22"/>
          <w:szCs w:val="22"/>
        </w:rPr>
        <w:t>/* LMSALGORITHM_H_ */</w:t>
      </w:r>
    </w:p>
    <w:p w14:paraId="007BECD4" w14:textId="77777777" w:rsidR="00686B13" w:rsidRDefault="00686B13" w:rsidP="00627D30"/>
    <w:p w14:paraId="0DCD5428" w14:textId="192239C2" w:rsidR="00394328" w:rsidRDefault="00394328" w:rsidP="00627D30">
      <w:r>
        <w:t>4. LMSAlgorithm.c</w:t>
      </w:r>
    </w:p>
    <w:p w14:paraId="6C619F9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w:t>
      </w:r>
    </w:p>
    <w:p w14:paraId="78338D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LMSAlgorithm.c</w:t>
      </w:r>
    </w:p>
    <w:p w14:paraId="6CC6D79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w:t>
      </w:r>
    </w:p>
    <w:p w14:paraId="234968B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Created on: Oct 24, 2014</w:t>
      </w:r>
    </w:p>
    <w:p w14:paraId="5243E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7400"/>
          <w:sz w:val="22"/>
          <w:szCs w:val="22"/>
        </w:rPr>
      </w:pPr>
      <w:r>
        <w:rPr>
          <w:rFonts w:ascii="Menlo Regular" w:hAnsi="Menlo Regular" w:cs="Menlo Regular"/>
          <w:color w:val="007400"/>
          <w:sz w:val="22"/>
          <w:szCs w:val="22"/>
        </w:rPr>
        <w:t xml:space="preserve"> *      Author: lin</w:t>
      </w:r>
    </w:p>
    <w:p w14:paraId="12E831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xml:space="preserve"> */</w:t>
      </w:r>
    </w:p>
    <w:p w14:paraId="70B0A84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OUTPUT_NUM </w:t>
      </w:r>
      <w:r>
        <w:rPr>
          <w:rFonts w:ascii="Menlo Regular" w:hAnsi="Menlo Regular" w:cs="Menlo Regular"/>
          <w:color w:val="1C00CF"/>
          <w:sz w:val="22"/>
          <w:szCs w:val="22"/>
        </w:rPr>
        <w:t>1</w:t>
      </w:r>
    </w:p>
    <w:p w14:paraId="4435ADD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LEARNING_RATE </w:t>
      </w:r>
      <w:r>
        <w:rPr>
          <w:rFonts w:ascii="Menlo Regular" w:hAnsi="Menlo Regular" w:cs="Menlo Regular"/>
          <w:color w:val="1C00CF"/>
          <w:sz w:val="22"/>
          <w:szCs w:val="22"/>
        </w:rPr>
        <w:t>0.01</w:t>
      </w:r>
    </w:p>
    <w:p w14:paraId="5A5A4A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define NEURON_NUM </w:t>
      </w:r>
      <w:r>
        <w:rPr>
          <w:rFonts w:ascii="Menlo Regular" w:hAnsi="Menlo Regular" w:cs="Menlo Regular"/>
          <w:color w:val="1C00CF"/>
          <w:sz w:val="22"/>
          <w:szCs w:val="22"/>
        </w:rPr>
        <w:t>1</w:t>
      </w:r>
    </w:p>
    <w:p w14:paraId="54E12CD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82D94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LMSAlgorithm.h"</w:t>
      </w:r>
    </w:p>
    <w:p w14:paraId="7FD72F9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643820"/>
          <w:sz w:val="22"/>
          <w:szCs w:val="22"/>
        </w:rPr>
      </w:pPr>
      <w:r>
        <w:rPr>
          <w:rFonts w:ascii="Menlo Regular" w:hAnsi="Menlo Regular" w:cs="Menlo Regular"/>
          <w:color w:val="643820"/>
          <w:sz w:val="22"/>
          <w:szCs w:val="22"/>
        </w:rPr>
        <w:t xml:space="preserve">#include </w:t>
      </w:r>
      <w:r>
        <w:rPr>
          <w:rFonts w:ascii="Menlo Regular" w:hAnsi="Menlo Regular" w:cs="Menlo Regular"/>
          <w:color w:val="C41A16"/>
          <w:sz w:val="22"/>
          <w:szCs w:val="22"/>
        </w:rPr>
        <w:t>"Perceptron.h"</w:t>
      </w:r>
    </w:p>
    <w:p w14:paraId="7D49C52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21CD7B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initialized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78C2EA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neuron_brain;</w:t>
      </w:r>
    </w:p>
    <w:p w14:paraId="57E72FE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double</w:t>
      </w:r>
      <w:r>
        <w:rPr>
          <w:rFonts w:ascii="Menlo Regular" w:hAnsi="Menlo Regular" w:cs="Menlo Regular"/>
          <w:color w:val="000000"/>
          <w:sz w:val="22"/>
          <w:szCs w:val="22"/>
        </w:rPr>
        <w:t xml:space="preserve"> accumulated_rms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B24E25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float</w:t>
      </w:r>
      <w:r>
        <w:rPr>
          <w:rFonts w:ascii="Menlo Regular" w:hAnsi="Menlo Regular" w:cs="Menlo Regular"/>
          <w:color w:val="000000"/>
          <w:sz w:val="22"/>
          <w:szCs w:val="22"/>
        </w:rPr>
        <w:t xml:space="preserve"> forwardspeed;</w:t>
      </w:r>
    </w:p>
    <w:p w14:paraId="310B28E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42BDEF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v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7216399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59AB6F9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0E45D0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3D0B9D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765C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3CB71F3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t = </w:t>
      </w:r>
      <w:r>
        <w:rPr>
          <w:rFonts w:ascii="Menlo Regular" w:hAnsi="Menlo Regular" w:cs="Menlo Regular"/>
          <w:color w:val="1C00CF"/>
          <w:sz w:val="22"/>
          <w:szCs w:val="22"/>
        </w:rPr>
        <w:t>0</w:t>
      </w:r>
      <w:r>
        <w:rPr>
          <w:rFonts w:ascii="Menlo Regular" w:hAnsi="Menlo Regular" w:cs="Menlo Regular"/>
          <w:color w:val="000000"/>
          <w:sz w:val="22"/>
          <w:szCs w:val="22"/>
        </w:rPr>
        <w:t>; it &lt; p-&gt;</w:t>
      </w:r>
      <w:r>
        <w:rPr>
          <w:rFonts w:ascii="Menlo Regular" w:hAnsi="Menlo Regular" w:cs="Menlo Regular"/>
          <w:color w:val="3F6E74"/>
          <w:sz w:val="22"/>
          <w:szCs w:val="22"/>
        </w:rPr>
        <w:t>input_num</w:t>
      </w:r>
      <w:r>
        <w:rPr>
          <w:rFonts w:ascii="Menlo Regular" w:hAnsi="Menlo Regular" w:cs="Menlo Regular"/>
          <w:color w:val="000000"/>
          <w:sz w:val="22"/>
          <w:szCs w:val="22"/>
        </w:rPr>
        <w:t>; it++)</w:t>
      </w:r>
    </w:p>
    <w:p w14:paraId="58346FE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6EB6716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v</w:t>
      </w:r>
      <w:r>
        <w:rPr>
          <w:rFonts w:ascii="Menlo Regular" w:hAnsi="Menlo Regular" w:cs="Menlo Regular"/>
          <w:color w:val="000000"/>
          <w:sz w:val="22"/>
          <w:szCs w:val="22"/>
        </w:rPr>
        <w:t xml:space="preserve"> += (inputs[it] * p-&gt;</w:t>
      </w:r>
      <w:r>
        <w:rPr>
          <w:rFonts w:ascii="Menlo Regular" w:hAnsi="Menlo Regular" w:cs="Menlo Regular"/>
          <w:color w:val="3F6E74"/>
          <w:sz w:val="22"/>
          <w:szCs w:val="22"/>
        </w:rPr>
        <w:t>weights</w:t>
      </w:r>
      <w:r>
        <w:rPr>
          <w:rFonts w:ascii="Menlo Regular" w:hAnsi="Menlo Regular" w:cs="Menlo Regular"/>
          <w:color w:val="000000"/>
          <w:sz w:val="22"/>
          <w:szCs w:val="22"/>
        </w:rPr>
        <w:t>[it+</w:t>
      </w:r>
      <w:r>
        <w:rPr>
          <w:rFonts w:ascii="Menlo Regular" w:hAnsi="Menlo Regular" w:cs="Menlo Regular"/>
          <w:color w:val="1C00CF"/>
          <w:sz w:val="22"/>
          <w:szCs w:val="22"/>
        </w:rPr>
        <w:t>1</w:t>
      </w:r>
      <w:r>
        <w:rPr>
          <w:rFonts w:ascii="Menlo Regular" w:hAnsi="Menlo Regular" w:cs="Menlo Regular"/>
          <w:color w:val="000000"/>
          <w:sz w:val="22"/>
          <w:szCs w:val="22"/>
        </w:rPr>
        <w:t>]);</w:t>
      </w:r>
    </w:p>
    <w:p w14:paraId="6829268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0DB7E62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306441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26EBD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y_function(</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p)</w:t>
      </w:r>
    </w:p>
    <w:p w14:paraId="6D6902E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0A27B7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 p-&gt;</w:t>
      </w:r>
      <w:r>
        <w:rPr>
          <w:rFonts w:ascii="Menlo Regular" w:hAnsi="Menlo Regular" w:cs="Menlo Regular"/>
          <w:color w:val="3F6E74"/>
          <w:sz w:val="22"/>
          <w:szCs w:val="22"/>
        </w:rPr>
        <w:t>v</w:t>
      </w:r>
      <w:r>
        <w:rPr>
          <w:rFonts w:ascii="Menlo Regular" w:hAnsi="Menlo Regular" w:cs="Menlo Regular"/>
          <w:color w:val="000000"/>
          <w:sz w:val="22"/>
          <w:szCs w:val="22"/>
        </w:rPr>
        <w:t>;</w:t>
      </w:r>
    </w:p>
    <w:p w14:paraId="24668F1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8D4F7D"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12F1C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adjust_function(</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w:t>
      </w:r>
      <w:r>
        <w:rPr>
          <w:rFonts w:ascii="Menlo Regular" w:hAnsi="Menlo Regular" w:cs="Menlo Regular"/>
          <w:color w:val="AA0D91"/>
          <w:sz w:val="22"/>
          <w:szCs w:val="22"/>
        </w:rPr>
        <w:t>struct</w:t>
      </w:r>
      <w:r>
        <w:rPr>
          <w:rFonts w:ascii="Menlo Regular" w:hAnsi="Menlo Regular" w:cs="Menlo Regular"/>
          <w:color w:val="000000"/>
          <w:sz w:val="22"/>
          <w:szCs w:val="22"/>
        </w:rPr>
        <w:t xml:space="preserve"> </w:t>
      </w:r>
      <w:r>
        <w:rPr>
          <w:rFonts w:ascii="Menlo Regular" w:hAnsi="Menlo Regular" w:cs="Menlo Regular"/>
          <w:color w:val="3F6E74"/>
          <w:sz w:val="22"/>
          <w:szCs w:val="22"/>
        </w:rPr>
        <w:t>perceptron</w:t>
      </w:r>
      <w:r>
        <w:rPr>
          <w:rFonts w:ascii="Menlo Regular" w:hAnsi="Menlo Regular" w:cs="Menlo Regular"/>
          <w:color w:val="000000"/>
          <w:sz w:val="22"/>
          <w:szCs w:val="22"/>
        </w:rPr>
        <w:t xml:space="preserve">* p, </w:t>
      </w:r>
      <w:r>
        <w:rPr>
          <w:rFonts w:ascii="Menlo Regular" w:hAnsi="Menlo Regular" w:cs="Menlo Regular"/>
          <w:color w:val="AA0D91"/>
          <w:sz w:val="22"/>
          <w:szCs w:val="22"/>
        </w:rPr>
        <w:t>void</w:t>
      </w:r>
      <w:r>
        <w:rPr>
          <w:rFonts w:ascii="Menlo Regular" w:hAnsi="Menlo Regular" w:cs="Menlo Regular"/>
          <w:color w:val="000000"/>
          <w:sz w:val="22"/>
          <w:szCs w:val="22"/>
        </w:rPr>
        <w:t xml:space="preserve"> *params)</w:t>
      </w:r>
    </w:p>
    <w:p w14:paraId="07733BC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ACA086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target =*((</w:t>
      </w:r>
      <w:r>
        <w:rPr>
          <w:rFonts w:ascii="Menlo Regular" w:hAnsi="Menlo Regular" w:cs="Menlo Regular"/>
          <w:color w:val="AA0D91"/>
          <w:sz w:val="22"/>
          <w:szCs w:val="22"/>
        </w:rPr>
        <w:t>double</w:t>
      </w:r>
      <w:r>
        <w:rPr>
          <w:rFonts w:ascii="Menlo Regular" w:hAnsi="Menlo Regular" w:cs="Menlo Regular"/>
          <w:color w:val="000000"/>
          <w:sz w:val="22"/>
          <w:szCs w:val="22"/>
        </w:rPr>
        <w:t xml:space="preserve"> *) params);</w:t>
      </w:r>
    </w:p>
    <w:p w14:paraId="63B24AF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9F22C8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AA4537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target - p-&gt;</w:t>
      </w:r>
      <w:r>
        <w:rPr>
          <w:rFonts w:ascii="Menlo Regular" w:hAnsi="Menlo Regular" w:cs="Menlo Regular"/>
          <w:color w:val="3F6E74"/>
          <w:sz w:val="22"/>
          <w:szCs w:val="22"/>
        </w:rPr>
        <w:t>output</w:t>
      </w:r>
      <w:r>
        <w:rPr>
          <w:rFonts w:ascii="Menlo Regular" w:hAnsi="Menlo Regular" w:cs="Menlo Regular"/>
          <w:color w:val="000000"/>
          <w:sz w:val="22"/>
          <w:szCs w:val="22"/>
        </w:rPr>
        <w:t>;</w:t>
      </w:r>
    </w:p>
    <w:p w14:paraId="3D22330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40C5B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 xml:space="preserve"> * </w:t>
      </w:r>
      <w:r>
        <w:rPr>
          <w:rFonts w:ascii="Menlo Regular" w:hAnsi="Menlo Regular" w:cs="Menlo Regular"/>
          <w:color w:val="643820"/>
          <w:sz w:val="22"/>
          <w:szCs w:val="22"/>
        </w:rPr>
        <w:t>LEARNING_RATE</w:t>
      </w:r>
      <w:r>
        <w:rPr>
          <w:rFonts w:ascii="Menlo Regular" w:hAnsi="Menlo Regular" w:cs="Menlo Regular"/>
          <w:color w:val="000000"/>
          <w:sz w:val="22"/>
          <w:szCs w:val="22"/>
        </w:rPr>
        <w:t>);</w:t>
      </w:r>
      <w:r>
        <w:rPr>
          <w:rFonts w:ascii="Menlo Regular" w:hAnsi="Menlo Regular" w:cs="Menlo Regular"/>
          <w:color w:val="007400"/>
          <w:sz w:val="22"/>
          <w:szCs w:val="22"/>
        </w:rPr>
        <w:t>/*Bias*/</w:t>
      </w:r>
    </w:p>
    <w:p w14:paraId="4923D8E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for</w:t>
      </w:r>
      <w:r>
        <w:rPr>
          <w:rFonts w:ascii="Menlo Regular" w:hAnsi="Menlo Regular" w:cs="Menlo Regular"/>
          <w:color w:val="000000"/>
          <w:sz w:val="22"/>
          <w:szCs w:val="22"/>
        </w:rPr>
        <w:t xml:space="preserve">(idx = </w:t>
      </w:r>
      <w:r>
        <w:rPr>
          <w:rFonts w:ascii="Menlo Regular" w:hAnsi="Menlo Regular" w:cs="Menlo Regular"/>
          <w:color w:val="1C00CF"/>
          <w:sz w:val="22"/>
          <w:szCs w:val="22"/>
        </w:rPr>
        <w:t>0</w:t>
      </w:r>
      <w:r>
        <w:rPr>
          <w:rFonts w:ascii="Menlo Regular" w:hAnsi="Menlo Regular" w:cs="Menlo Regular"/>
          <w:color w:val="000000"/>
          <w:sz w:val="22"/>
          <w:szCs w:val="22"/>
        </w:rPr>
        <w:t>; idx &lt; p-&gt;</w:t>
      </w:r>
      <w:r>
        <w:rPr>
          <w:rFonts w:ascii="Menlo Regular" w:hAnsi="Menlo Regular" w:cs="Menlo Regular"/>
          <w:color w:val="3F6E74"/>
          <w:sz w:val="22"/>
          <w:szCs w:val="22"/>
        </w:rPr>
        <w:t>input_num</w:t>
      </w:r>
      <w:r>
        <w:rPr>
          <w:rFonts w:ascii="Menlo Regular" w:hAnsi="Menlo Regular" w:cs="Menlo Regular"/>
          <w:color w:val="000000"/>
          <w:sz w:val="22"/>
          <w:szCs w:val="22"/>
        </w:rPr>
        <w:t>; idx++)</w:t>
      </w:r>
    </w:p>
    <w:p w14:paraId="7F45C0B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31FFAE7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p-&gt;</w:t>
      </w:r>
      <w:r>
        <w:rPr>
          <w:rFonts w:ascii="Menlo Regular" w:hAnsi="Menlo Regular" w:cs="Menlo Regular"/>
          <w:color w:val="3F6E74"/>
          <w:sz w:val="22"/>
          <w:szCs w:val="22"/>
        </w:rPr>
        <w:t>weights</w:t>
      </w:r>
      <w:r>
        <w:rPr>
          <w:rFonts w:ascii="Menlo Regular" w:hAnsi="Menlo Regular" w:cs="Menlo Regular"/>
          <w:color w:val="000000"/>
          <w:sz w:val="22"/>
          <w:szCs w:val="22"/>
        </w:rPr>
        <w:t>[idx+</w:t>
      </w:r>
      <w:r>
        <w:rPr>
          <w:rFonts w:ascii="Menlo Regular" w:hAnsi="Menlo Regular" w:cs="Menlo Regular"/>
          <w:color w:val="1C00CF"/>
          <w:sz w:val="22"/>
          <w:szCs w:val="22"/>
        </w:rPr>
        <w:t>1</w:t>
      </w:r>
      <w:r>
        <w:rPr>
          <w:rFonts w:ascii="Menlo Regular" w:hAnsi="Menlo Regular" w:cs="Menlo Regular"/>
          <w:color w:val="000000"/>
          <w:sz w:val="22"/>
          <w:szCs w:val="22"/>
        </w:rPr>
        <w:t>] += (p-&g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 inputs[idx] * </w:t>
      </w:r>
      <w:r>
        <w:rPr>
          <w:rFonts w:ascii="Menlo Regular" w:hAnsi="Menlo Regular" w:cs="Menlo Regular"/>
          <w:color w:val="643820"/>
          <w:sz w:val="22"/>
          <w:szCs w:val="22"/>
        </w:rPr>
        <w:t>LEARNING_RATE</w:t>
      </w:r>
      <w:r>
        <w:rPr>
          <w:rFonts w:ascii="Menlo Regular" w:hAnsi="Menlo Regular" w:cs="Menlo Regular"/>
          <w:color w:val="000000"/>
          <w:sz w:val="22"/>
          <w:szCs w:val="22"/>
        </w:rPr>
        <w:t>);</w:t>
      </w:r>
    </w:p>
    <w:p w14:paraId="38D4A75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1241F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1E3DC1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4D7F9D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initialize(</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w:t>
      </w:r>
    </w:p>
    <w:p w14:paraId="33D8585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DC1E3C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24B87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input_num</w:t>
      </w:r>
      <w:r>
        <w:rPr>
          <w:rFonts w:ascii="Menlo Regular" w:hAnsi="Menlo Regular" w:cs="Menlo Regular"/>
          <w:color w:val="000000"/>
          <w:sz w:val="22"/>
          <w:szCs w:val="22"/>
        </w:rPr>
        <w:t xml:space="preserve"> = input_num;</w:t>
      </w:r>
    </w:p>
    <w:p w14:paraId="06A2ED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perceptron_default</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3745B5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1E0B6B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uses the old data*/</w:t>
      </w:r>
    </w:p>
    <w:p w14:paraId="74CED82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 xml:space="preserve">] = </w:t>
      </w:r>
      <w:r>
        <w:rPr>
          <w:rFonts w:ascii="Menlo Regular" w:hAnsi="Menlo Regular" w:cs="Menlo Regular"/>
          <w:color w:val="1C00CF"/>
          <w:sz w:val="22"/>
          <w:szCs w:val="22"/>
        </w:rPr>
        <w:t>0.493975</w:t>
      </w:r>
      <w:r>
        <w:rPr>
          <w:rFonts w:ascii="Menlo Regular" w:hAnsi="Menlo Regular" w:cs="Menlo Regular"/>
          <w:color w:val="000000"/>
          <w:sz w:val="22"/>
          <w:szCs w:val="22"/>
        </w:rPr>
        <w:t>;</w:t>
      </w:r>
    </w:p>
    <w:p w14:paraId="3E47678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1</w:t>
      </w:r>
      <w:r>
        <w:rPr>
          <w:rFonts w:ascii="Menlo Regular" w:hAnsi="Menlo Regular" w:cs="Menlo Regular"/>
          <w:color w:val="000000"/>
          <w:sz w:val="22"/>
          <w:szCs w:val="22"/>
        </w:rPr>
        <w:t>] = -</w:t>
      </w:r>
      <w:r>
        <w:rPr>
          <w:rFonts w:ascii="Menlo Regular" w:hAnsi="Menlo Regular" w:cs="Menlo Regular"/>
          <w:color w:val="1C00CF"/>
          <w:sz w:val="22"/>
          <w:szCs w:val="22"/>
        </w:rPr>
        <w:t>0.658991</w:t>
      </w:r>
      <w:r>
        <w:rPr>
          <w:rFonts w:ascii="Menlo Regular" w:hAnsi="Menlo Regular" w:cs="Menlo Regular"/>
          <w:color w:val="000000"/>
          <w:sz w:val="22"/>
          <w:szCs w:val="22"/>
        </w:rPr>
        <w:t>;</w:t>
      </w:r>
    </w:p>
    <w:p w14:paraId="545B563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2</w:t>
      </w:r>
      <w:r>
        <w:rPr>
          <w:rFonts w:ascii="Menlo Regular" w:hAnsi="Menlo Regular" w:cs="Menlo Regular"/>
          <w:color w:val="000000"/>
          <w:sz w:val="22"/>
          <w:szCs w:val="22"/>
        </w:rPr>
        <w:t xml:space="preserve">] = </w:t>
      </w:r>
      <w:r>
        <w:rPr>
          <w:rFonts w:ascii="Menlo Regular" w:hAnsi="Menlo Regular" w:cs="Menlo Regular"/>
          <w:color w:val="1C00CF"/>
          <w:sz w:val="22"/>
          <w:szCs w:val="22"/>
        </w:rPr>
        <w:t>0.720632</w:t>
      </w:r>
      <w:r>
        <w:rPr>
          <w:rFonts w:ascii="Menlo Regular" w:hAnsi="Menlo Regular" w:cs="Menlo Regular"/>
          <w:color w:val="000000"/>
          <w:sz w:val="22"/>
          <w:szCs w:val="22"/>
        </w:rPr>
        <w:t>;</w:t>
      </w:r>
    </w:p>
    <w:p w14:paraId="4F079AA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weights</w:t>
      </w:r>
      <w:r>
        <w:rPr>
          <w:rFonts w:ascii="Menlo Regular" w:hAnsi="Menlo Regular" w:cs="Menlo Regular"/>
          <w:color w:val="000000"/>
          <w:sz w:val="22"/>
          <w:szCs w:val="22"/>
        </w:rPr>
        <w:t>[</w:t>
      </w:r>
      <w:r>
        <w:rPr>
          <w:rFonts w:ascii="Menlo Regular" w:hAnsi="Menlo Regular" w:cs="Menlo Regular"/>
          <w:color w:val="1C00CF"/>
          <w:sz w:val="22"/>
          <w:szCs w:val="22"/>
        </w:rPr>
        <w:t>3</w:t>
      </w:r>
      <w:r>
        <w:rPr>
          <w:rFonts w:ascii="Menlo Regular" w:hAnsi="Menlo Regular" w:cs="Menlo Regular"/>
          <w:color w:val="000000"/>
          <w:sz w:val="22"/>
          <w:szCs w:val="22"/>
        </w:rPr>
        <w:t>] = -</w:t>
      </w:r>
      <w:r>
        <w:rPr>
          <w:rFonts w:ascii="Menlo Regular" w:hAnsi="Menlo Regular" w:cs="Menlo Regular"/>
          <w:color w:val="1C00CF"/>
          <w:sz w:val="22"/>
          <w:szCs w:val="22"/>
        </w:rPr>
        <w:t>0.144448</w:t>
      </w:r>
      <w:r>
        <w:rPr>
          <w:rFonts w:ascii="Menlo Regular" w:hAnsi="Menlo Regular" w:cs="Menlo Regular"/>
          <w:color w:val="000000"/>
          <w:sz w:val="22"/>
          <w:szCs w:val="22"/>
        </w:rPr>
        <w:t>;</w:t>
      </w:r>
    </w:p>
    <w:p w14:paraId="71C5D41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4D671A4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007400"/>
          <w:sz w:val="22"/>
          <w:szCs w:val="22"/>
        </w:rPr>
        <w:t>/*This part is used to train the neuron*/</w:t>
      </w:r>
    </w:p>
    <w:p w14:paraId="0767E30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for(idx = 0; idx &lt;= input_num; idx++)</w:t>
      </w:r>
    </w:p>
    <w:p w14:paraId="377E014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w:t>
      </w:r>
    </w:p>
    <w:p w14:paraId="7802CF6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r>
      <w:r>
        <w:rPr>
          <w:rFonts w:ascii="Menlo Regular" w:hAnsi="Menlo Regular" w:cs="Menlo Regular"/>
          <w:color w:val="007400"/>
          <w:sz w:val="22"/>
          <w:szCs w:val="22"/>
        </w:rPr>
        <w:tab/>
        <w:t>neuron_brain.weights[idx] = 0.1 * (rand()%10);</w:t>
      </w:r>
    </w:p>
    <w:p w14:paraId="1EDCD7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r>
        <w:rPr>
          <w:rFonts w:ascii="Menlo Regular" w:hAnsi="Menlo Regular" w:cs="Menlo Regular"/>
          <w:color w:val="007400"/>
          <w:sz w:val="22"/>
          <w:szCs w:val="22"/>
        </w:rPr>
        <w:tab/>
        <w:t>}</w:t>
      </w:r>
    </w:p>
    <w:p w14:paraId="194BC9F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0B8FDDB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2938F51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20589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8F45B4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Exportable functions</w:t>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r>
      <w:r>
        <w:rPr>
          <w:rFonts w:ascii="Menlo Regular" w:hAnsi="Menlo Regular" w:cs="Menlo Regular"/>
          <w:color w:val="007400"/>
          <w:sz w:val="22"/>
          <w:szCs w:val="22"/>
        </w:rPr>
        <w:tab/>
        <w:t xml:space="preserve">   */</w:t>
      </w:r>
    </w:p>
    <w:p w14:paraId="115E56E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6B38F13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LMScalculate(</w:t>
      </w:r>
      <w:r>
        <w:rPr>
          <w:rFonts w:ascii="Menlo Regular" w:hAnsi="Menlo Regular" w:cs="Menlo Regular"/>
          <w:color w:val="AA0D91"/>
          <w:sz w:val="22"/>
          <w:szCs w:val="22"/>
        </w:rPr>
        <w:t>float</w:t>
      </w:r>
      <w:r>
        <w:rPr>
          <w:rFonts w:ascii="Menlo Regular" w:hAnsi="Menlo Regular" w:cs="Menlo Regular"/>
          <w:color w:val="000000"/>
          <w:sz w:val="22"/>
          <w:szCs w:val="22"/>
        </w:rPr>
        <w:t xml:space="preserve"> *original_inputs, </w:t>
      </w:r>
      <w:r>
        <w:rPr>
          <w:rFonts w:ascii="Menlo Regular" w:hAnsi="Menlo Regular" w:cs="Menlo Regular"/>
          <w:color w:val="AA0D91"/>
          <w:sz w:val="22"/>
          <w:szCs w:val="22"/>
        </w:rPr>
        <w:t>int</w:t>
      </w:r>
      <w:r>
        <w:rPr>
          <w:rFonts w:ascii="Menlo Regular" w:hAnsi="Menlo Regular" w:cs="Menlo Regular"/>
          <w:color w:val="000000"/>
          <w:sz w:val="22"/>
          <w:szCs w:val="22"/>
        </w:rPr>
        <w:t xml:space="preserve"> input_num, </w:t>
      </w:r>
      <w:r>
        <w:rPr>
          <w:rFonts w:ascii="Menlo Regular" w:hAnsi="Menlo Regular" w:cs="Menlo Regular"/>
          <w:color w:val="AA0D91"/>
          <w:sz w:val="22"/>
          <w:szCs w:val="22"/>
        </w:rPr>
        <w:t>int</w:t>
      </w:r>
      <w:r>
        <w:rPr>
          <w:rFonts w:ascii="Menlo Regular" w:hAnsi="Menlo Regular" w:cs="Menlo Regular"/>
          <w:color w:val="000000"/>
          <w:sz w:val="22"/>
          <w:szCs w:val="22"/>
        </w:rPr>
        <w:t xml:space="preserve"> isCal,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expected)</w:t>
      </w:r>
    </w:p>
    <w:p w14:paraId="028BFE7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4FADE96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DDF196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double</w:t>
      </w:r>
      <w:r>
        <w:rPr>
          <w:rFonts w:ascii="Menlo Regular" w:hAnsi="Menlo Regular" w:cs="Menlo Regular"/>
          <w:color w:val="000000"/>
          <w:sz w:val="22"/>
          <w:szCs w:val="22"/>
        </w:rPr>
        <w:t xml:space="preserve"> e = (</w:t>
      </w:r>
      <w:r>
        <w:rPr>
          <w:rFonts w:ascii="Menlo Regular" w:hAnsi="Menlo Regular" w:cs="Menlo Regular"/>
          <w:color w:val="AA0D91"/>
          <w:sz w:val="22"/>
          <w:szCs w:val="22"/>
        </w:rPr>
        <w:t>double</w:t>
      </w:r>
      <w:r>
        <w:rPr>
          <w:rFonts w:ascii="Menlo Regular" w:hAnsi="Menlo Regular" w:cs="Menlo Regular"/>
          <w:color w:val="000000"/>
          <w:sz w:val="22"/>
          <w:szCs w:val="22"/>
        </w:rPr>
        <w:t>)expected;</w:t>
      </w:r>
    </w:p>
    <w:p w14:paraId="52DDD21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puts = (</w:t>
      </w:r>
      <w:r>
        <w:rPr>
          <w:rFonts w:ascii="Menlo Regular" w:hAnsi="Menlo Regular" w:cs="Menlo Regular"/>
          <w:color w:val="AA0D91"/>
          <w:sz w:val="22"/>
          <w:szCs w:val="22"/>
        </w:rPr>
        <w:t>float</w:t>
      </w:r>
      <w:r>
        <w:rPr>
          <w:rFonts w:ascii="Menlo Regular" w:hAnsi="Menlo Regular" w:cs="Menlo Regular"/>
          <w:color w:val="000000"/>
          <w:sz w:val="22"/>
          <w:szCs w:val="22"/>
        </w:rPr>
        <w:t>*)</w:t>
      </w:r>
      <w:r>
        <w:rPr>
          <w:rFonts w:ascii="Menlo Regular" w:hAnsi="Menlo Regular" w:cs="Menlo Regular"/>
          <w:color w:val="26474B"/>
          <w:sz w:val="22"/>
          <w:szCs w:val="22"/>
        </w:rPr>
        <w:t>malloc</w:t>
      </w:r>
      <w:r>
        <w:rPr>
          <w:rFonts w:ascii="Menlo Regular" w:hAnsi="Menlo Regular" w:cs="Menlo Regular"/>
          <w:color w:val="000000"/>
          <w:sz w:val="22"/>
          <w:szCs w:val="22"/>
        </w:rPr>
        <w:t xml:space="preserve">(input_num *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w:t>
      </w:r>
    </w:p>
    <w:p w14:paraId="22D0AD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memcpy</w:t>
      </w:r>
      <w:r>
        <w:rPr>
          <w:rFonts w:ascii="Menlo Regular" w:hAnsi="Menlo Regular" w:cs="Menlo Regular"/>
          <w:color w:val="000000"/>
          <w:sz w:val="22"/>
          <w:szCs w:val="22"/>
        </w:rPr>
        <w:t xml:space="preserve">(inputs, original_inputs, </w:t>
      </w:r>
      <w:r>
        <w:rPr>
          <w:rFonts w:ascii="Menlo Regular" w:hAnsi="Menlo Regular" w:cs="Menlo Regular"/>
          <w:color w:val="AA0D91"/>
          <w:sz w:val="22"/>
          <w:szCs w:val="22"/>
        </w:rPr>
        <w:t>sizeof</w:t>
      </w:r>
      <w:r>
        <w:rPr>
          <w:rFonts w:ascii="Menlo Regular" w:hAnsi="Menlo Regular" w:cs="Menlo Regular"/>
          <w:color w:val="000000"/>
          <w:sz w:val="22"/>
          <w:szCs w:val="22"/>
        </w:rPr>
        <w:t>(</w:t>
      </w:r>
      <w:r>
        <w:rPr>
          <w:rFonts w:ascii="Menlo Regular" w:hAnsi="Menlo Regular" w:cs="Menlo Regular"/>
          <w:color w:val="AA0D91"/>
          <w:sz w:val="22"/>
          <w:szCs w:val="22"/>
        </w:rPr>
        <w:t>float</w:t>
      </w:r>
      <w:r>
        <w:rPr>
          <w:rFonts w:ascii="Menlo Regular" w:hAnsi="Menlo Regular" w:cs="Menlo Regular"/>
          <w:color w:val="000000"/>
          <w:sz w:val="22"/>
          <w:szCs w:val="22"/>
        </w:rPr>
        <w:t>) * ( input_num));</w:t>
      </w:r>
    </w:p>
    <w:p w14:paraId="3AA15F44"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5BD0778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initialized</w:t>
      </w:r>
      <w:r>
        <w:rPr>
          <w:rFonts w:ascii="Menlo Regular" w:hAnsi="Menlo Regular" w:cs="Menlo Regular"/>
          <w:color w:val="000000"/>
          <w:sz w:val="22"/>
          <w:szCs w:val="22"/>
        </w:rPr>
        <w:t>)</w:t>
      </w:r>
    </w:p>
    <w:p w14:paraId="6785C53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11EAB22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initialize</w:t>
      </w:r>
      <w:r>
        <w:rPr>
          <w:rFonts w:ascii="Menlo Regular" w:hAnsi="Menlo Regular" w:cs="Menlo Regular"/>
          <w:color w:val="000000"/>
          <w:sz w:val="22"/>
          <w:szCs w:val="22"/>
        </w:rPr>
        <w:t>(input_num);</w:t>
      </w:r>
    </w:p>
    <w:p w14:paraId="73C17BB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initialized</w:t>
      </w:r>
      <w:r>
        <w:rPr>
          <w:rFonts w:ascii="Menlo Regular" w:hAnsi="Menlo Regular" w:cs="Menlo Regular"/>
          <w:color w:val="000000"/>
          <w:sz w:val="22"/>
          <w:szCs w:val="22"/>
        </w:rPr>
        <w:t xml:space="preserve">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60B373B1"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5F6A3C4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996FD49"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26474B"/>
          <w:sz w:val="22"/>
          <w:szCs w:val="22"/>
        </w:rPr>
        <w:t>v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007F8150"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ab/>
      </w:r>
      <w:r>
        <w:rPr>
          <w:rFonts w:ascii="Menlo Regular" w:hAnsi="Menlo Regular" w:cs="Menlo Regular"/>
          <w:color w:val="26474B"/>
          <w:sz w:val="22"/>
          <w:szCs w:val="22"/>
        </w:rPr>
        <w:t>y_function</w:t>
      </w:r>
      <w:r>
        <w:rPr>
          <w:rFonts w:ascii="Menlo Regular" w:hAnsi="Menlo Regular" w:cs="Menlo Regular"/>
          <w:color w:val="000000"/>
          <w:sz w:val="22"/>
          <w:szCs w:val="22"/>
        </w:rPr>
        <w:t>(&amp;</w:t>
      </w:r>
      <w:r>
        <w:rPr>
          <w:rFonts w:ascii="Menlo Regular" w:hAnsi="Menlo Regular" w:cs="Menlo Regular"/>
          <w:color w:val="3F6E74"/>
          <w:sz w:val="22"/>
          <w:szCs w:val="22"/>
        </w:rPr>
        <w:t>neuron_brain</w:t>
      </w:r>
      <w:r>
        <w:rPr>
          <w:rFonts w:ascii="Menlo Regular" w:hAnsi="Menlo Regular" w:cs="Menlo Regular"/>
          <w:color w:val="000000"/>
          <w:sz w:val="22"/>
          <w:szCs w:val="22"/>
        </w:rPr>
        <w:t>);</w:t>
      </w:r>
    </w:p>
    <w:p w14:paraId="3690787C"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F6AFD2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output</w:t>
      </w:r>
      <w:r>
        <w:rPr>
          <w:rFonts w:ascii="Menlo Regular" w:hAnsi="Menlo Regular" w:cs="Menlo Regular"/>
          <w:color w:val="000000"/>
          <w:sz w:val="22"/>
          <w:szCs w:val="22"/>
        </w:rPr>
        <w:t xml:space="preserve"> &gt;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67E606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t xml:space="preserve">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59459288"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D1344F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if</w:t>
      </w:r>
      <w:r>
        <w:rPr>
          <w:rFonts w:ascii="Menlo Regular" w:hAnsi="Menlo Regular" w:cs="Menlo Regular"/>
          <w:color w:val="000000"/>
          <w:sz w:val="22"/>
          <w:szCs w:val="22"/>
        </w:rPr>
        <w:t>(isCal)</w:t>
      </w:r>
    </w:p>
    <w:p w14:paraId="4748D41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4FFCC6C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26474B"/>
          <w:sz w:val="22"/>
          <w:szCs w:val="22"/>
        </w:rPr>
        <w:t>adjust_function</w:t>
      </w:r>
      <w:r>
        <w:rPr>
          <w:rFonts w:ascii="Menlo Regular" w:hAnsi="Menlo Regular" w:cs="Menlo Regular"/>
          <w:color w:val="000000"/>
          <w:sz w:val="22"/>
          <w:szCs w:val="22"/>
        </w:rPr>
        <w:t>(inputs, &amp;</w:t>
      </w:r>
      <w:r>
        <w:rPr>
          <w:rFonts w:ascii="Menlo Regular" w:hAnsi="Menlo Regular" w:cs="Menlo Regular"/>
          <w:color w:val="3F6E74"/>
          <w:sz w:val="22"/>
          <w:szCs w:val="22"/>
        </w:rPr>
        <w:t>neuron_brain</w:t>
      </w:r>
      <w:r>
        <w:rPr>
          <w:rFonts w:ascii="Menlo Regular" w:hAnsi="Menlo Regular" w:cs="Menlo Regular"/>
          <w:color w:val="000000"/>
          <w:sz w:val="22"/>
          <w:szCs w:val="22"/>
        </w:rPr>
        <w:t>, &amp;e);</w:t>
      </w:r>
    </w:p>
    <w:p w14:paraId="2F628D0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p>
    <w:p w14:paraId="72C8D2A7"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007400"/>
          <w:sz w:val="22"/>
          <w:szCs w:val="22"/>
        </w:rPr>
        <w:t>/*Log rms*/</w:t>
      </w:r>
    </w:p>
    <w:p w14:paraId="1D4648B5"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2E0D6E"/>
          <w:sz w:val="22"/>
          <w:szCs w:val="22"/>
        </w:rPr>
        <w:t>pow</w:t>
      </w:r>
      <w:r>
        <w:rPr>
          <w:rFonts w:ascii="Menlo Regular" w:hAnsi="Menlo Regular" w:cs="Menlo Regular"/>
          <w:color w:val="000000"/>
          <w:sz w:val="22"/>
          <w:szCs w:val="22"/>
        </w:rPr>
        <w:t>(</w:t>
      </w:r>
      <w:r>
        <w:rPr>
          <w:rFonts w:ascii="Menlo Regular" w:hAnsi="Menlo Regular" w:cs="Menlo Regular"/>
          <w:color w:val="3F6E74"/>
          <w:sz w:val="22"/>
          <w:szCs w:val="22"/>
        </w:rPr>
        <w:t>neuron_brain</w:t>
      </w:r>
      <w:r>
        <w:rPr>
          <w:rFonts w:ascii="Menlo Regular" w:hAnsi="Menlo Regular" w:cs="Menlo Regular"/>
          <w:color w:val="000000"/>
          <w:sz w:val="22"/>
          <w:szCs w:val="22"/>
        </w:rPr>
        <w:t>.</w:t>
      </w:r>
      <w:r>
        <w:rPr>
          <w:rFonts w:ascii="Menlo Regular" w:hAnsi="Menlo Regular" w:cs="Menlo Regular"/>
          <w:color w:val="3F6E74"/>
          <w:sz w:val="22"/>
          <w:szCs w:val="22"/>
        </w:rPr>
        <w:t>error</w:t>
      </w:r>
      <w:r>
        <w:rPr>
          <w:rFonts w:ascii="Menlo Regular" w:hAnsi="Menlo Regular" w:cs="Menlo Regular"/>
          <w:color w:val="000000"/>
          <w:sz w:val="22"/>
          <w:szCs w:val="22"/>
        </w:rPr>
        <w:t xml:space="preserve">, </w:t>
      </w:r>
      <w:r>
        <w:rPr>
          <w:rFonts w:ascii="Menlo Regular" w:hAnsi="Menlo Regular" w:cs="Menlo Regular"/>
          <w:color w:val="1C00CF"/>
          <w:sz w:val="22"/>
          <w:szCs w:val="22"/>
        </w:rPr>
        <w:t>2</w:t>
      </w:r>
      <w:r>
        <w:rPr>
          <w:rFonts w:ascii="Menlo Regular" w:hAnsi="Menlo Regular" w:cs="Menlo Regular"/>
          <w:color w:val="000000"/>
          <w:sz w:val="22"/>
          <w:szCs w:val="22"/>
        </w:rPr>
        <w:t>));</w:t>
      </w:r>
    </w:p>
    <w:p w14:paraId="2C5FFAEE"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92A589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else</w:t>
      </w:r>
    </w:p>
    <w:p w14:paraId="6896B5A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C2FB0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6B24A94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t>}</w:t>
      </w:r>
    </w:p>
    <w:p w14:paraId="787E3CE3"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1DF2D0AB"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AA0D91"/>
          <w:sz w:val="22"/>
          <w:szCs w:val="22"/>
        </w:rPr>
        <w:t>return</w:t>
      </w:r>
      <w:r>
        <w:rPr>
          <w:rFonts w:ascii="Menlo Regular" w:hAnsi="Menlo Regular" w:cs="Menlo Regular"/>
          <w:color w:val="000000"/>
          <w:sz w:val="22"/>
          <w:szCs w:val="22"/>
        </w:rPr>
        <w:t xml:space="preserve"> ret;</w:t>
      </w:r>
    </w:p>
    <w:p w14:paraId="073C01D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420820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0E2850D6"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void</w:t>
      </w:r>
      <w:r>
        <w:rPr>
          <w:rFonts w:ascii="Menlo Regular" w:hAnsi="Menlo Regular" w:cs="Menlo Regular"/>
          <w:color w:val="000000"/>
          <w:sz w:val="22"/>
          <w:szCs w:val="22"/>
        </w:rPr>
        <w:t xml:space="preserve"> reset()</w:t>
      </w:r>
    </w:p>
    <w:p w14:paraId="3BB1C782"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2E3F8EAF"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ab/>
      </w:r>
      <w:r>
        <w:rPr>
          <w:rFonts w:ascii="Menlo Regular" w:hAnsi="Menlo Regular" w:cs="Menlo Regular"/>
          <w:color w:val="3F6E74"/>
          <w:sz w:val="22"/>
          <w:szCs w:val="22"/>
        </w:rPr>
        <w:t>accumulated_rms</w:t>
      </w:r>
      <w:r>
        <w:rPr>
          <w:rFonts w:ascii="Menlo Regular" w:hAnsi="Menlo Regular" w:cs="Menlo Regular"/>
          <w:color w:val="000000"/>
          <w:sz w:val="22"/>
          <w:szCs w:val="22"/>
        </w:rPr>
        <w:t xml:space="preserve">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519BDA" w14:textId="77777777" w:rsidR="00674C29" w:rsidRDefault="00674C29" w:rsidP="00674C29">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72FF7364" w14:textId="77777777" w:rsidR="00674C29" w:rsidRPr="005F715B" w:rsidRDefault="00674C29" w:rsidP="00627D30"/>
    <w:p w14:paraId="5DDBE0CF" w14:textId="42E88D9B" w:rsidR="00627D30" w:rsidRDefault="003A5A05" w:rsidP="00627D30">
      <w:r>
        <w:t>5. DirectionControlNeuron.c</w:t>
      </w:r>
    </w:p>
    <w:p w14:paraId="0B2B94E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21FBC23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DirectionControlNeuron.c</w:t>
      </w:r>
    </w:p>
    <w:p w14:paraId="5256E4E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FlatWorldIIV1.0ClassVersion_dist2014</w:t>
      </w:r>
    </w:p>
    <w:p w14:paraId="6A98C7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022BCD8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reated by lin sun on 11/22/14.</w:t>
      </w:r>
    </w:p>
    <w:p w14:paraId="6577959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  Copyright (c) 2014 lin sun. All rights reserved.</w:t>
      </w:r>
    </w:p>
    <w:p w14:paraId="37B1D55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7400"/>
          <w:sz w:val="22"/>
          <w:szCs w:val="22"/>
        </w:rPr>
        <w:t>//</w:t>
      </w:r>
    </w:p>
    <w:p w14:paraId="3C531AA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p>
    <w:p w14:paraId="5B32C958"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AA0D91"/>
          <w:sz w:val="22"/>
          <w:szCs w:val="22"/>
        </w:rPr>
        <w:t>int</w:t>
      </w:r>
      <w:r>
        <w:rPr>
          <w:rFonts w:ascii="Menlo Regular" w:hAnsi="Menlo Regular" w:cs="Menlo Regular"/>
          <w:color w:val="000000"/>
          <w:sz w:val="22"/>
          <w:szCs w:val="22"/>
        </w:rPr>
        <w:t xml:space="preserve"> set_direction(</w:t>
      </w:r>
      <w:r>
        <w:rPr>
          <w:rFonts w:ascii="Menlo Regular" w:hAnsi="Menlo Regular" w:cs="Menlo Regular"/>
          <w:color w:val="3F6E74"/>
          <w:sz w:val="22"/>
          <w:szCs w:val="22"/>
        </w:rPr>
        <w:t>WORLD_TYPE</w:t>
      </w:r>
      <w:r>
        <w:rPr>
          <w:rFonts w:ascii="Menlo Regular" w:hAnsi="Menlo Regular" w:cs="Menlo Regular"/>
          <w:color w:val="000000"/>
          <w:sz w:val="22"/>
          <w:szCs w:val="22"/>
        </w:rPr>
        <w:t xml:space="preserve"> *world, </w:t>
      </w:r>
      <w:r>
        <w:rPr>
          <w:rFonts w:ascii="Menlo Regular" w:hAnsi="Menlo Regular" w:cs="Menlo Regular"/>
          <w:color w:val="3F6E74"/>
          <w:sz w:val="22"/>
          <w:szCs w:val="22"/>
        </w:rPr>
        <w:t>AGENT_TYPE</w:t>
      </w:r>
      <w:r>
        <w:rPr>
          <w:rFonts w:ascii="Menlo Regular" w:hAnsi="Menlo Regular" w:cs="Menlo Regular"/>
          <w:color w:val="000000"/>
          <w:sz w:val="22"/>
          <w:szCs w:val="22"/>
        </w:rPr>
        <w:t xml:space="preserve"> *agent, </w:t>
      </w:r>
      <w:r>
        <w:rPr>
          <w:rFonts w:ascii="Menlo Regular" w:hAnsi="Menlo Regular" w:cs="Menlo Regular"/>
          <w:color w:val="AA0D91"/>
          <w:sz w:val="22"/>
          <w:szCs w:val="22"/>
        </w:rPr>
        <w:t>int</w:t>
      </w:r>
      <w:r>
        <w:rPr>
          <w:rFonts w:ascii="Menlo Regular" w:hAnsi="Menlo Regular" w:cs="Menlo Regular"/>
          <w:color w:val="000000"/>
          <w:sz w:val="22"/>
          <w:szCs w:val="22"/>
        </w:rPr>
        <w:t xml:space="preserve"> eye_idx)</w:t>
      </w:r>
    </w:p>
    <w:p w14:paraId="466309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w:t>
      </w:r>
    </w:p>
    <w:p w14:paraId="607B558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3F6E74"/>
          <w:sz w:val="22"/>
          <w:szCs w:val="22"/>
        </w:rPr>
        <w:t>VISUAL_SENSOR_TYPE</w:t>
      </w:r>
      <w:r>
        <w:rPr>
          <w:rFonts w:ascii="Menlo Regular" w:hAnsi="Menlo Regular" w:cs="Menlo Regular"/>
          <w:color w:val="000000"/>
          <w:sz w:val="22"/>
          <w:szCs w:val="22"/>
        </w:rPr>
        <w:t xml:space="preserve"> **eyes =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p>
    <w:p w14:paraId="768D49B9"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receptors;</w:t>
      </w:r>
    </w:p>
    <w:p w14:paraId="2552400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num_bands;</w:t>
      </w:r>
    </w:p>
    <w:p w14:paraId="5F70510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ceptor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2E20BC7"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band_id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64EACA0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max_receptor = -</w:t>
      </w:r>
      <w:r>
        <w:rPr>
          <w:rFonts w:ascii="Menlo Regular" w:hAnsi="Menlo Regular" w:cs="Menlo Regular"/>
          <w:color w:val="1C00CF"/>
          <w:sz w:val="22"/>
          <w:szCs w:val="22"/>
        </w:rPr>
        <w:t>1</w:t>
      </w:r>
      <w:r>
        <w:rPr>
          <w:rFonts w:ascii="Menlo Regular" w:hAnsi="Menlo Regular" w:cs="Menlo Regular"/>
          <w:color w:val="000000"/>
          <w:sz w:val="22"/>
          <w:szCs w:val="22"/>
        </w:rPr>
        <w:t xml:space="preserve"> ;</w:t>
      </w:r>
    </w:p>
    <w:p w14:paraId="1E5453D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24204F6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maxintensit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0692A0B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x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422B9FA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y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E99E04E"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loat</w:t>
      </w:r>
      <w:r>
        <w:rPr>
          <w:rFonts w:ascii="Menlo Regular" w:hAnsi="Menlo Regular" w:cs="Menlo Regular"/>
          <w:color w:val="000000"/>
          <w:sz w:val="22"/>
          <w:szCs w:val="22"/>
        </w:rPr>
        <w:t xml:space="preserve"> bodyh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103EE11D"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nt</w:t>
      </w:r>
      <w:r>
        <w:rPr>
          <w:rFonts w:ascii="Menlo Regular" w:hAnsi="Menlo Regular" w:cs="Menlo Regular"/>
          <w:color w:val="000000"/>
          <w:sz w:val="22"/>
          <w:szCs w:val="22"/>
        </w:rPr>
        <w:t xml:space="preserve"> ret = </w:t>
      </w:r>
      <w:r>
        <w:rPr>
          <w:rFonts w:ascii="Menlo Regular" w:hAnsi="Menlo Regular" w:cs="Menlo Regular"/>
          <w:color w:val="1C00CF"/>
          <w:sz w:val="22"/>
          <w:szCs w:val="22"/>
        </w:rPr>
        <w:t>0</w:t>
      </w:r>
      <w:r>
        <w:rPr>
          <w:rFonts w:ascii="Menlo Regular" w:hAnsi="Menlo Regular" w:cs="Menlo Regular"/>
          <w:color w:val="000000"/>
          <w:sz w:val="22"/>
          <w:szCs w:val="22"/>
        </w:rPr>
        <w:t>;</w:t>
      </w:r>
    </w:p>
    <w:p w14:paraId="574EC1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68967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num_receptor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receptors</w:t>
      </w:r>
      <w:r>
        <w:rPr>
          <w:rFonts w:ascii="Menlo Regular" w:hAnsi="Menlo Regular" w:cs="Menlo Regular"/>
          <w:color w:val="000000"/>
          <w:sz w:val="22"/>
          <w:szCs w:val="22"/>
        </w:rPr>
        <w:t xml:space="preserve"> ;</w:t>
      </w:r>
    </w:p>
    <w:p w14:paraId="5E600DF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lastRenderedPageBreak/>
        <w:t xml:space="preserve">    num_bands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p>
    <w:p w14:paraId="2603CCCA"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AD42CF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read_visual_sensor</w:t>
      </w:r>
      <w:r>
        <w:rPr>
          <w:rFonts w:ascii="Menlo Regular" w:hAnsi="Menlo Regular" w:cs="Menlo Regular"/>
          <w:color w:val="000000"/>
          <w:sz w:val="22"/>
          <w:szCs w:val="22"/>
        </w:rPr>
        <w:t>(world, agent) ;</w:t>
      </w:r>
    </w:p>
    <w:p w14:paraId="38CEA3F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26474B"/>
          <w:sz w:val="22"/>
          <w:szCs w:val="22"/>
        </w:rPr>
        <w:t>extract_visual_receptor_values_pointer</w:t>
      </w:r>
      <w:r>
        <w:rPr>
          <w:rFonts w:ascii="Menlo Regular" w:hAnsi="Menlo Regular" w:cs="Menlo Regular"/>
          <w:color w:val="000000"/>
          <w:sz w:val="22"/>
          <w:szCs w:val="22"/>
        </w:rPr>
        <w:t xml:space="preserve">(agent, </w:t>
      </w:r>
      <w:r>
        <w:rPr>
          <w:rFonts w:ascii="Menlo Regular" w:hAnsi="Menlo Regular" w:cs="Menlo Regular"/>
          <w:color w:val="1C00CF"/>
          <w:sz w:val="22"/>
          <w:szCs w:val="22"/>
        </w:rPr>
        <w:t>0</w:t>
      </w:r>
      <w:r>
        <w:rPr>
          <w:rFonts w:ascii="Menlo Regular" w:hAnsi="Menlo Regular" w:cs="Menlo Regular"/>
          <w:color w:val="000000"/>
          <w:sz w:val="22"/>
          <w:szCs w:val="22"/>
        </w:rPr>
        <w:t>) ;</w:t>
      </w:r>
    </w:p>
    <w:p w14:paraId="6A748A6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13EE653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receptor_idx = </w:t>
      </w:r>
      <w:r>
        <w:rPr>
          <w:rFonts w:ascii="Menlo Regular" w:hAnsi="Menlo Regular" w:cs="Menlo Regular"/>
          <w:color w:val="1C00CF"/>
          <w:sz w:val="22"/>
          <w:szCs w:val="22"/>
        </w:rPr>
        <w:t>0</w:t>
      </w:r>
      <w:r>
        <w:rPr>
          <w:rFonts w:ascii="Menlo Regular" w:hAnsi="Menlo Regular" w:cs="Menlo Regular"/>
          <w:color w:val="000000"/>
          <w:sz w:val="22"/>
          <w:szCs w:val="22"/>
        </w:rPr>
        <w:t>; receptor_idx &lt; num_receptors; receptor_idx++)</w:t>
      </w:r>
    </w:p>
    <w:p w14:paraId="3BACBF2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6D2CFC8C"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p>
    <w:p w14:paraId="71E1837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37D48C4"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for</w:t>
      </w:r>
      <w:r>
        <w:rPr>
          <w:rFonts w:ascii="Menlo Regular" w:hAnsi="Menlo Regular" w:cs="Menlo Regular"/>
          <w:color w:val="000000"/>
          <w:sz w:val="22"/>
          <w:szCs w:val="22"/>
        </w:rPr>
        <w:t xml:space="preserve">(band_idx = </w:t>
      </w:r>
      <w:r>
        <w:rPr>
          <w:rFonts w:ascii="Menlo Regular" w:hAnsi="Menlo Regular" w:cs="Menlo Regular"/>
          <w:color w:val="1C00CF"/>
          <w:sz w:val="22"/>
          <w:szCs w:val="22"/>
        </w:rPr>
        <w:t>0</w:t>
      </w:r>
      <w:r>
        <w:rPr>
          <w:rFonts w:ascii="Menlo Regular" w:hAnsi="Menlo Regular" w:cs="Menlo Regular"/>
          <w:color w:val="000000"/>
          <w:sz w:val="22"/>
          <w:szCs w:val="22"/>
        </w:rPr>
        <w:t>; band_idx &lt; num_bands; band_idx++)</w:t>
      </w:r>
    </w:p>
    <w:p w14:paraId="285D6DA2"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intensity += 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band_idx] ;</w:t>
      </w:r>
    </w:p>
    <w:p w14:paraId="23439F05"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ret = </w:t>
      </w:r>
      <w:r>
        <w:rPr>
          <w:rFonts w:ascii="Menlo Regular" w:hAnsi="Menlo Regular" w:cs="Menlo Regular"/>
          <w:color w:val="26474B"/>
          <w:sz w:val="22"/>
          <w:szCs w:val="22"/>
        </w:rPr>
        <w:t>LMScalculate</w:t>
      </w:r>
      <w:r>
        <w:rPr>
          <w:rFonts w:ascii="Menlo Regular" w:hAnsi="Menlo Regular" w:cs="Menlo Regular"/>
          <w:color w:val="000000"/>
          <w:sz w:val="22"/>
          <w:szCs w:val="22"/>
        </w:rPr>
        <w:t>(eyes[</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values</w:t>
      </w:r>
      <w:r>
        <w:rPr>
          <w:rFonts w:ascii="Menlo Regular" w:hAnsi="Menlo Regular" w:cs="Menlo Regular"/>
          <w:color w:val="000000"/>
          <w:sz w:val="22"/>
          <w:szCs w:val="22"/>
        </w:rPr>
        <w:t>[receptor_idx], agent-&gt;</w:t>
      </w:r>
      <w:r>
        <w:rPr>
          <w:rFonts w:ascii="Menlo Regular" w:hAnsi="Menlo Regular" w:cs="Menlo Regular"/>
          <w:color w:val="3F6E74"/>
          <w:sz w:val="22"/>
          <w:szCs w:val="22"/>
        </w:rPr>
        <w:t>instate</w:t>
      </w:r>
      <w:r>
        <w:rPr>
          <w:rFonts w:ascii="Menlo Regular" w:hAnsi="Menlo Regular" w:cs="Menlo Regular"/>
          <w:color w:val="000000"/>
          <w:sz w:val="22"/>
          <w:szCs w:val="22"/>
        </w:rPr>
        <w:t>-&gt;</w:t>
      </w:r>
      <w:r>
        <w:rPr>
          <w:rFonts w:ascii="Menlo Regular" w:hAnsi="Menlo Regular" w:cs="Menlo Regular"/>
          <w:color w:val="3F6E74"/>
          <w:sz w:val="22"/>
          <w:szCs w:val="22"/>
        </w:rPr>
        <w:t>eyes</w:t>
      </w:r>
      <w:r>
        <w:rPr>
          <w:rFonts w:ascii="Menlo Regular" w:hAnsi="Menlo Regular" w:cs="Menlo Regular"/>
          <w:color w:val="000000"/>
          <w:sz w:val="22"/>
          <w:szCs w:val="22"/>
        </w:rPr>
        <w:t>[</w:t>
      </w:r>
      <w:r>
        <w:rPr>
          <w:rFonts w:ascii="Menlo Regular" w:hAnsi="Menlo Regular" w:cs="Menlo Regular"/>
          <w:color w:val="1C00CF"/>
          <w:sz w:val="22"/>
          <w:szCs w:val="22"/>
        </w:rPr>
        <w:t>0</w:t>
      </w:r>
      <w:r>
        <w:rPr>
          <w:rFonts w:ascii="Menlo Regular" w:hAnsi="Menlo Regular" w:cs="Menlo Regular"/>
          <w:color w:val="000000"/>
          <w:sz w:val="22"/>
          <w:szCs w:val="22"/>
        </w:rPr>
        <w:t>]-&gt;</w:t>
      </w:r>
      <w:r>
        <w:rPr>
          <w:rFonts w:ascii="Menlo Regular" w:hAnsi="Menlo Regular" w:cs="Menlo Regular"/>
          <w:color w:val="3F6E74"/>
          <w:sz w:val="22"/>
          <w:szCs w:val="22"/>
        </w:rPr>
        <w:t>nbands</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 xml:space="preserve">, </w:t>
      </w:r>
      <w:r>
        <w:rPr>
          <w:rFonts w:ascii="Menlo Regular" w:hAnsi="Menlo Regular" w:cs="Menlo Regular"/>
          <w:color w:val="1C00CF"/>
          <w:sz w:val="22"/>
          <w:szCs w:val="22"/>
        </w:rPr>
        <w:t>0</w:t>
      </w:r>
      <w:r>
        <w:rPr>
          <w:rFonts w:ascii="Menlo Regular" w:hAnsi="Menlo Regular" w:cs="Menlo Regular"/>
          <w:color w:val="000000"/>
          <w:sz w:val="22"/>
          <w:szCs w:val="22"/>
        </w:rPr>
        <w:t>);</w:t>
      </w:r>
    </w:p>
    <w:p w14:paraId="74383B0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if</w:t>
      </w:r>
      <w:r>
        <w:rPr>
          <w:rFonts w:ascii="Menlo Regular" w:hAnsi="Menlo Regular" w:cs="Menlo Regular"/>
          <w:color w:val="000000"/>
          <w:sz w:val="22"/>
          <w:szCs w:val="22"/>
        </w:rPr>
        <w:t xml:space="preserve">(intensity &gt; maxintensity &amp;&amp; ret == </w:t>
      </w:r>
      <w:r>
        <w:rPr>
          <w:rFonts w:ascii="Menlo Regular" w:hAnsi="Menlo Regular" w:cs="Menlo Regular"/>
          <w:color w:val="1C00CF"/>
          <w:sz w:val="22"/>
          <w:szCs w:val="22"/>
        </w:rPr>
        <w:t>1</w:t>
      </w:r>
      <w:r>
        <w:rPr>
          <w:rFonts w:ascii="Menlo Regular" w:hAnsi="Menlo Regular" w:cs="Menlo Regular"/>
          <w:color w:val="000000"/>
          <w:sz w:val="22"/>
          <w:szCs w:val="22"/>
        </w:rPr>
        <w:t>)</w:t>
      </w:r>
    </w:p>
    <w:p w14:paraId="2C3CC4C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32559BF3"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_receptor = receptor_idx;</w:t>
      </w:r>
    </w:p>
    <w:p w14:paraId="194C7FB6"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maxintensity = intensity ;</w:t>
      </w:r>
    </w:p>
    <w:p w14:paraId="26CC3911"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03B613C0"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7B2066AB"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p>
    <w:p w14:paraId="250F979F" w14:textId="77777777" w:rsidR="003A5A05" w:rsidRDefault="003A5A05" w:rsidP="003A5A05">
      <w:pPr>
        <w:widowControl w:val="0"/>
        <w:pBdr>
          <w:top w:val="none" w:sz="0" w:space="0" w:color="auto"/>
          <w:left w:val="none" w:sz="0" w:space="0" w:color="auto"/>
          <w:bottom w:val="none" w:sz="0" w:space="0" w:color="auto"/>
          <w:right w:val="none" w:sz="0" w:space="0" w:color="auto"/>
          <w:between w:val="none" w:sz="0" w:space="0" w:color="auto"/>
          <w:bar w:val="none" w:sz="0" w:color="auto"/>
        </w:pBdr>
        <w:tabs>
          <w:tab w:val="left" w:pos="529"/>
        </w:tabs>
        <w:autoSpaceDE w:val="0"/>
        <w:autoSpaceDN w:val="0"/>
        <w:adjustRightInd w:val="0"/>
        <w:rPr>
          <w:rFonts w:ascii="Menlo Regular" w:hAnsi="Menlo Regular" w:cs="Menlo Regular"/>
          <w:color w:val="000000"/>
          <w:sz w:val="22"/>
          <w:szCs w:val="22"/>
        </w:rPr>
      </w:pPr>
      <w:r>
        <w:rPr>
          <w:rFonts w:ascii="Menlo Regular" w:hAnsi="Menlo Regular" w:cs="Menlo Regular"/>
          <w:color w:val="000000"/>
          <w:sz w:val="22"/>
          <w:szCs w:val="22"/>
        </w:rPr>
        <w:t xml:space="preserve">    </w:t>
      </w:r>
      <w:r>
        <w:rPr>
          <w:rFonts w:ascii="Menlo Regular" w:hAnsi="Menlo Regular" w:cs="Menlo Regular"/>
          <w:color w:val="AA0D91"/>
          <w:sz w:val="22"/>
          <w:szCs w:val="22"/>
        </w:rPr>
        <w:t>return</w:t>
      </w:r>
      <w:r>
        <w:rPr>
          <w:rFonts w:ascii="Menlo Regular" w:hAnsi="Menlo Regular" w:cs="Menlo Regular"/>
          <w:color w:val="000000"/>
          <w:sz w:val="22"/>
          <w:szCs w:val="22"/>
        </w:rPr>
        <w:t xml:space="preserve"> max_receptor;</w:t>
      </w:r>
    </w:p>
    <w:p w14:paraId="68BA01EB" w14:textId="62387F02" w:rsidR="003A5A05" w:rsidRPr="00186190" w:rsidRDefault="003A5A05" w:rsidP="003A5A05">
      <w:r>
        <w:rPr>
          <w:rFonts w:ascii="Menlo Regular" w:hAnsi="Menlo Regular" w:cs="Menlo Regular"/>
          <w:color w:val="000000"/>
          <w:sz w:val="22"/>
          <w:szCs w:val="22"/>
        </w:rPr>
        <w:t>}</w:t>
      </w:r>
    </w:p>
    <w:p w14:paraId="17694AD8" w14:textId="7594F012" w:rsidR="00582B56" w:rsidRDefault="00582B56" w:rsidP="00627D30"/>
    <w:p w14:paraId="32E1CA96" w14:textId="1B259EBB" w:rsidR="00695BBD" w:rsidRPr="00627D30" w:rsidRDefault="00695BBD" w:rsidP="00627D30">
      <w:r>
        <w:t>6. Controller.c</w:t>
      </w:r>
    </w:p>
    <w:sectPr w:rsidR="00695BBD" w:rsidRPr="00627D30" w:rsidSect="00D63B4F">
      <w:footerReference w:type="default" r:id="rId27"/>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E968EE" w:rsidRDefault="00E968EE">
      <w:r>
        <w:separator/>
      </w:r>
    </w:p>
  </w:endnote>
  <w:endnote w:type="continuationSeparator" w:id="0">
    <w:p w14:paraId="62CAD07A" w14:textId="77777777" w:rsidR="00E968EE" w:rsidRDefault="00E968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Menlo Regular">
    <w:panose1 w:val="020B0609030804020204"/>
    <w:charset w:val="00"/>
    <w:family w:val="auto"/>
    <w:pitch w:val="variable"/>
    <w:sig w:usb0="E60022FF" w:usb1="D200F9FB" w:usb2="02000028" w:usb3="00000000" w:csb0="000001D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E968EE" w:rsidRDefault="00E968EE">
    <w:pPr>
      <w:pStyle w:val="Footer"/>
    </w:pPr>
    <w:r>
      <w:t>Matthew Letter, Lin Sun</w:t>
    </w:r>
    <w:r>
      <w:tab/>
    </w:r>
    <w:r>
      <w:tab/>
      <w:t xml:space="preserve">Page </w:t>
    </w:r>
    <w:r>
      <w:fldChar w:fldCharType="begin"/>
    </w:r>
    <w:r>
      <w:instrText xml:space="preserve"> PAGE </w:instrText>
    </w:r>
    <w:r>
      <w:fldChar w:fldCharType="separate"/>
    </w:r>
    <w:r w:rsidR="00A30714">
      <w:rPr>
        <w:noProof/>
      </w:rPr>
      <w:t>12</w:t>
    </w:r>
    <w:r>
      <w:fldChar w:fldCharType="end"/>
    </w:r>
    <w:r>
      <w:t xml:space="preserve"> of </w:t>
    </w:r>
    <w:fldSimple w:instr=" NUMPAGES ">
      <w:r w:rsidR="00A30714">
        <w:rPr>
          <w:noProof/>
        </w:rPr>
        <w:t>23</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E968EE" w:rsidRDefault="00E968EE">
      <w:r>
        <w:separator/>
      </w:r>
    </w:p>
  </w:footnote>
  <w:footnote w:type="continuationSeparator" w:id="0">
    <w:p w14:paraId="739C8DE7" w14:textId="77777777" w:rsidR="00E968EE" w:rsidRDefault="00E968E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00F4E"/>
    <w:rsid w:val="00015228"/>
    <w:rsid w:val="0005018C"/>
    <w:rsid w:val="000531D0"/>
    <w:rsid w:val="00065594"/>
    <w:rsid w:val="000718DF"/>
    <w:rsid w:val="0008398F"/>
    <w:rsid w:val="000916D5"/>
    <w:rsid w:val="00096BD5"/>
    <w:rsid w:val="000B3700"/>
    <w:rsid w:val="000B6740"/>
    <w:rsid w:val="000B7A14"/>
    <w:rsid w:val="000C6252"/>
    <w:rsid w:val="000C7405"/>
    <w:rsid w:val="000D79F9"/>
    <w:rsid w:val="000E0191"/>
    <w:rsid w:val="000F3344"/>
    <w:rsid w:val="000F3FB0"/>
    <w:rsid w:val="000F4483"/>
    <w:rsid w:val="000F53F4"/>
    <w:rsid w:val="000F55A3"/>
    <w:rsid w:val="000F7B41"/>
    <w:rsid w:val="00103439"/>
    <w:rsid w:val="00106AA1"/>
    <w:rsid w:val="00114CEC"/>
    <w:rsid w:val="001416F0"/>
    <w:rsid w:val="00155E4E"/>
    <w:rsid w:val="001578D4"/>
    <w:rsid w:val="00160749"/>
    <w:rsid w:val="001612E1"/>
    <w:rsid w:val="00171601"/>
    <w:rsid w:val="001740AE"/>
    <w:rsid w:val="00182009"/>
    <w:rsid w:val="00186190"/>
    <w:rsid w:val="0019140C"/>
    <w:rsid w:val="001A6EBB"/>
    <w:rsid w:val="001C70C8"/>
    <w:rsid w:val="001D28A1"/>
    <w:rsid w:val="00202018"/>
    <w:rsid w:val="00220F8B"/>
    <w:rsid w:val="002333A7"/>
    <w:rsid w:val="00247B47"/>
    <w:rsid w:val="00264CC6"/>
    <w:rsid w:val="00266497"/>
    <w:rsid w:val="00267EA6"/>
    <w:rsid w:val="002765FD"/>
    <w:rsid w:val="002843BE"/>
    <w:rsid w:val="002848DC"/>
    <w:rsid w:val="00284D89"/>
    <w:rsid w:val="00286705"/>
    <w:rsid w:val="002A0F28"/>
    <w:rsid w:val="002A650D"/>
    <w:rsid w:val="002B4016"/>
    <w:rsid w:val="002C66DB"/>
    <w:rsid w:val="002D04AF"/>
    <w:rsid w:val="002F0BFF"/>
    <w:rsid w:val="002F0CEC"/>
    <w:rsid w:val="00300236"/>
    <w:rsid w:val="00333E30"/>
    <w:rsid w:val="00334164"/>
    <w:rsid w:val="0033564A"/>
    <w:rsid w:val="00335DE1"/>
    <w:rsid w:val="00342BA3"/>
    <w:rsid w:val="0034602B"/>
    <w:rsid w:val="003617AF"/>
    <w:rsid w:val="00371CCB"/>
    <w:rsid w:val="0037329A"/>
    <w:rsid w:val="00393A8D"/>
    <w:rsid w:val="003940C5"/>
    <w:rsid w:val="00394328"/>
    <w:rsid w:val="003A5A05"/>
    <w:rsid w:val="003B0777"/>
    <w:rsid w:val="003B5D6F"/>
    <w:rsid w:val="003D1CCC"/>
    <w:rsid w:val="003E133B"/>
    <w:rsid w:val="003E4DC3"/>
    <w:rsid w:val="003F31C6"/>
    <w:rsid w:val="003F6281"/>
    <w:rsid w:val="004010FA"/>
    <w:rsid w:val="004106D7"/>
    <w:rsid w:val="00420871"/>
    <w:rsid w:val="004259A8"/>
    <w:rsid w:val="00430053"/>
    <w:rsid w:val="00436613"/>
    <w:rsid w:val="00440285"/>
    <w:rsid w:val="00442029"/>
    <w:rsid w:val="00450930"/>
    <w:rsid w:val="004572FE"/>
    <w:rsid w:val="00461EE1"/>
    <w:rsid w:val="0046773A"/>
    <w:rsid w:val="00481C4E"/>
    <w:rsid w:val="00494D11"/>
    <w:rsid w:val="00496538"/>
    <w:rsid w:val="00496B86"/>
    <w:rsid w:val="004B113D"/>
    <w:rsid w:val="004B4B0E"/>
    <w:rsid w:val="004C3593"/>
    <w:rsid w:val="004E7FD8"/>
    <w:rsid w:val="005077F4"/>
    <w:rsid w:val="00510318"/>
    <w:rsid w:val="00514AD3"/>
    <w:rsid w:val="00514EE8"/>
    <w:rsid w:val="00525857"/>
    <w:rsid w:val="00540579"/>
    <w:rsid w:val="00541231"/>
    <w:rsid w:val="00547A6F"/>
    <w:rsid w:val="005522ED"/>
    <w:rsid w:val="00554B9C"/>
    <w:rsid w:val="0055671B"/>
    <w:rsid w:val="00582B56"/>
    <w:rsid w:val="00592CE0"/>
    <w:rsid w:val="005A29A6"/>
    <w:rsid w:val="005B4EB0"/>
    <w:rsid w:val="005B5901"/>
    <w:rsid w:val="005B61C8"/>
    <w:rsid w:val="005D3B1A"/>
    <w:rsid w:val="005F3BA5"/>
    <w:rsid w:val="005F715B"/>
    <w:rsid w:val="00600F4E"/>
    <w:rsid w:val="006151C2"/>
    <w:rsid w:val="00627D30"/>
    <w:rsid w:val="00640FE4"/>
    <w:rsid w:val="006536B8"/>
    <w:rsid w:val="00661153"/>
    <w:rsid w:val="00672CBB"/>
    <w:rsid w:val="00673E9A"/>
    <w:rsid w:val="00674C29"/>
    <w:rsid w:val="00686B13"/>
    <w:rsid w:val="00690B90"/>
    <w:rsid w:val="00691426"/>
    <w:rsid w:val="00695BBD"/>
    <w:rsid w:val="006968C1"/>
    <w:rsid w:val="006B43F8"/>
    <w:rsid w:val="006B473F"/>
    <w:rsid w:val="006B6B2C"/>
    <w:rsid w:val="006E1FCD"/>
    <w:rsid w:val="00705277"/>
    <w:rsid w:val="007219D7"/>
    <w:rsid w:val="00724031"/>
    <w:rsid w:val="0072708E"/>
    <w:rsid w:val="00771AB5"/>
    <w:rsid w:val="00790132"/>
    <w:rsid w:val="007B1E5F"/>
    <w:rsid w:val="007B72DD"/>
    <w:rsid w:val="007D4FF9"/>
    <w:rsid w:val="007F08C0"/>
    <w:rsid w:val="007F337B"/>
    <w:rsid w:val="008051AC"/>
    <w:rsid w:val="00817126"/>
    <w:rsid w:val="00832710"/>
    <w:rsid w:val="00835EE8"/>
    <w:rsid w:val="008420DD"/>
    <w:rsid w:val="00843998"/>
    <w:rsid w:val="00845C35"/>
    <w:rsid w:val="008628F5"/>
    <w:rsid w:val="0088145A"/>
    <w:rsid w:val="00883CB9"/>
    <w:rsid w:val="00884555"/>
    <w:rsid w:val="0089001F"/>
    <w:rsid w:val="008B61F7"/>
    <w:rsid w:val="008B727F"/>
    <w:rsid w:val="00921F23"/>
    <w:rsid w:val="009221CC"/>
    <w:rsid w:val="009226D6"/>
    <w:rsid w:val="0094560D"/>
    <w:rsid w:val="00953A3B"/>
    <w:rsid w:val="00970C31"/>
    <w:rsid w:val="00997334"/>
    <w:rsid w:val="009C73AA"/>
    <w:rsid w:val="009E24B8"/>
    <w:rsid w:val="009E7DE3"/>
    <w:rsid w:val="009F6CF4"/>
    <w:rsid w:val="00A17D78"/>
    <w:rsid w:val="00A24C98"/>
    <w:rsid w:val="00A259C5"/>
    <w:rsid w:val="00A30714"/>
    <w:rsid w:val="00A3305F"/>
    <w:rsid w:val="00A40C2C"/>
    <w:rsid w:val="00A44A9F"/>
    <w:rsid w:val="00A557D9"/>
    <w:rsid w:val="00A578E8"/>
    <w:rsid w:val="00A61137"/>
    <w:rsid w:val="00A84EFE"/>
    <w:rsid w:val="00A95A2B"/>
    <w:rsid w:val="00AB619D"/>
    <w:rsid w:val="00AB6442"/>
    <w:rsid w:val="00AC7487"/>
    <w:rsid w:val="00AC7910"/>
    <w:rsid w:val="00AD26FA"/>
    <w:rsid w:val="00B0601B"/>
    <w:rsid w:val="00B43EA4"/>
    <w:rsid w:val="00B626A8"/>
    <w:rsid w:val="00B659D5"/>
    <w:rsid w:val="00B70619"/>
    <w:rsid w:val="00B801FF"/>
    <w:rsid w:val="00B94B06"/>
    <w:rsid w:val="00BA7695"/>
    <w:rsid w:val="00BD54A7"/>
    <w:rsid w:val="00BE33A8"/>
    <w:rsid w:val="00C22BB4"/>
    <w:rsid w:val="00C258E3"/>
    <w:rsid w:val="00C34175"/>
    <w:rsid w:val="00C34DF7"/>
    <w:rsid w:val="00C43D6F"/>
    <w:rsid w:val="00C45E5E"/>
    <w:rsid w:val="00C46137"/>
    <w:rsid w:val="00C5470B"/>
    <w:rsid w:val="00C6141D"/>
    <w:rsid w:val="00C87177"/>
    <w:rsid w:val="00C976C7"/>
    <w:rsid w:val="00CA2F64"/>
    <w:rsid w:val="00CA409D"/>
    <w:rsid w:val="00CC459D"/>
    <w:rsid w:val="00CC50CF"/>
    <w:rsid w:val="00CF1908"/>
    <w:rsid w:val="00CF3553"/>
    <w:rsid w:val="00CF3DD2"/>
    <w:rsid w:val="00CF3E17"/>
    <w:rsid w:val="00CF533A"/>
    <w:rsid w:val="00D06503"/>
    <w:rsid w:val="00D2738D"/>
    <w:rsid w:val="00D63B4F"/>
    <w:rsid w:val="00D72BC3"/>
    <w:rsid w:val="00D755C9"/>
    <w:rsid w:val="00D9380D"/>
    <w:rsid w:val="00DA5FC1"/>
    <w:rsid w:val="00DA649D"/>
    <w:rsid w:val="00DB19EB"/>
    <w:rsid w:val="00DB4D80"/>
    <w:rsid w:val="00DC5A56"/>
    <w:rsid w:val="00DD0A50"/>
    <w:rsid w:val="00DD18F3"/>
    <w:rsid w:val="00DD25A2"/>
    <w:rsid w:val="00DD5475"/>
    <w:rsid w:val="00DF00C3"/>
    <w:rsid w:val="00E15D9C"/>
    <w:rsid w:val="00E306A9"/>
    <w:rsid w:val="00E33D9B"/>
    <w:rsid w:val="00E3507C"/>
    <w:rsid w:val="00E6078E"/>
    <w:rsid w:val="00E60F7C"/>
    <w:rsid w:val="00E744E1"/>
    <w:rsid w:val="00E82CEE"/>
    <w:rsid w:val="00E91881"/>
    <w:rsid w:val="00E968EE"/>
    <w:rsid w:val="00E96AFF"/>
    <w:rsid w:val="00EA70E3"/>
    <w:rsid w:val="00EB478D"/>
    <w:rsid w:val="00ED36F8"/>
    <w:rsid w:val="00ED51FE"/>
    <w:rsid w:val="00F02B8A"/>
    <w:rsid w:val="00F110E9"/>
    <w:rsid w:val="00F12403"/>
    <w:rsid w:val="00F1259B"/>
    <w:rsid w:val="00F20962"/>
    <w:rsid w:val="00F241A7"/>
    <w:rsid w:val="00F30B7B"/>
    <w:rsid w:val="00F519FC"/>
    <w:rsid w:val="00F60668"/>
    <w:rsid w:val="00F67D34"/>
    <w:rsid w:val="00F67DB9"/>
    <w:rsid w:val="00F719A2"/>
    <w:rsid w:val="00F97C2A"/>
    <w:rsid w:val="00FB1680"/>
    <w:rsid w:val="00FB192C"/>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1.png"/><Relationship Id="rId21" Type="http://schemas.openxmlformats.org/officeDocument/2006/relationships/image" Target="media/image8.png"/><Relationship Id="rId22" Type="http://schemas.openxmlformats.org/officeDocument/2006/relationships/image" Target="media/image12.jpe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footer" Target="footer1.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0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98EFE34-54B6-2440-AA83-55E4106FC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23</Pages>
  <Words>3567</Words>
  <Characters>20332</Characters>
  <Application>Microsoft Macintosh Word</Application>
  <DocSecurity>0</DocSecurity>
  <Lines>169</Lines>
  <Paragraphs>47</Paragraphs>
  <ScaleCrop>false</ScaleCrop>
  <Company>unm</Company>
  <LinksUpToDate>false</LinksUpToDate>
  <CharactersWithSpaces>23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n sun</cp:lastModifiedBy>
  <cp:revision>254</cp:revision>
  <dcterms:created xsi:type="dcterms:W3CDTF">2014-11-28T23:07:00Z</dcterms:created>
  <dcterms:modified xsi:type="dcterms:W3CDTF">2014-12-01T22:53:00Z</dcterms:modified>
</cp:coreProperties>
</file>